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B2CE4C" w14:textId="237EEED5" w:rsidR="000166A7" w:rsidRDefault="004A18EF" w:rsidP="004A18EF">
      <w:pPr>
        <w:jc w:val="center"/>
        <w:rPr>
          <w:rFonts w:ascii="Times New Roman" w:eastAsia="Times New Roman" w:hAnsi="Times New Roman" w:cs="Times New Roman"/>
          <w:b/>
          <w:bCs/>
          <w:color w:val="000000"/>
          <w:sz w:val="32"/>
          <w:szCs w:val="36"/>
          <w:lang w:bidi="si-LK"/>
        </w:rPr>
      </w:pPr>
      <w:r w:rsidRPr="0043037D">
        <w:rPr>
          <w:rFonts w:ascii="Times New Roman" w:eastAsia="Times New Roman" w:hAnsi="Times New Roman" w:cs="Times New Roman"/>
          <w:b/>
          <w:bCs/>
          <w:color w:val="000000"/>
          <w:sz w:val="32"/>
          <w:szCs w:val="36"/>
          <w:lang w:bidi="si-LK"/>
        </w:rPr>
        <w:t>Current and Planned IoT Cloud Research at Digital Science Center</w:t>
      </w:r>
    </w:p>
    <w:p w14:paraId="2C6E4D71" w14:textId="6E082A0D" w:rsidR="00797758" w:rsidRPr="00797758" w:rsidRDefault="00797758" w:rsidP="004A18EF">
      <w:pPr>
        <w:jc w:val="center"/>
        <w:rPr>
          <w:rFonts w:ascii="Arial" w:eastAsia="Times New Roman" w:hAnsi="Arial" w:cs="Arial"/>
          <w:bCs/>
          <w:i/>
          <w:color w:val="000000"/>
          <w:sz w:val="24"/>
          <w:szCs w:val="36"/>
          <w:lang w:bidi="si-LK"/>
        </w:rPr>
      </w:pPr>
      <w:r w:rsidRPr="00797758">
        <w:rPr>
          <w:rFonts w:ascii="Times New Roman" w:eastAsia="Times New Roman" w:hAnsi="Times New Roman" w:cs="Times New Roman"/>
          <w:bCs/>
          <w:i/>
          <w:color w:val="000000"/>
          <w:sz w:val="24"/>
          <w:szCs w:val="36"/>
          <w:lang w:bidi="si-LK"/>
        </w:rPr>
        <w:t xml:space="preserve">Geoffrey Fox, Supun </w:t>
      </w:r>
      <w:proofErr w:type="spellStart"/>
      <w:r w:rsidRPr="00797758">
        <w:rPr>
          <w:rFonts w:ascii="Times New Roman" w:eastAsia="Times New Roman" w:hAnsi="Times New Roman" w:cs="Times New Roman"/>
          <w:bCs/>
          <w:i/>
          <w:color w:val="000000"/>
          <w:sz w:val="24"/>
          <w:szCs w:val="36"/>
          <w:lang w:bidi="si-LK"/>
        </w:rPr>
        <w:t>Kamburugamuve</w:t>
      </w:r>
      <w:proofErr w:type="spellEnd"/>
      <w:r w:rsidRPr="00797758">
        <w:rPr>
          <w:rFonts w:ascii="Times New Roman" w:eastAsia="Times New Roman" w:hAnsi="Times New Roman" w:cs="Times New Roman"/>
          <w:bCs/>
          <w:i/>
          <w:color w:val="000000"/>
          <w:sz w:val="24"/>
          <w:szCs w:val="36"/>
          <w:lang w:bidi="si-LK"/>
        </w:rPr>
        <w:t xml:space="preserve">, </w:t>
      </w:r>
      <w:proofErr w:type="spellStart"/>
      <w:r w:rsidRPr="00797758">
        <w:rPr>
          <w:rFonts w:ascii="Times New Roman" w:eastAsia="Times New Roman" w:hAnsi="Times New Roman" w:cs="Times New Roman"/>
          <w:bCs/>
          <w:i/>
          <w:color w:val="000000"/>
          <w:sz w:val="24"/>
          <w:szCs w:val="36"/>
          <w:lang w:bidi="si-LK"/>
        </w:rPr>
        <w:t>Hengjing</w:t>
      </w:r>
      <w:proofErr w:type="spellEnd"/>
      <w:r w:rsidRPr="00797758">
        <w:rPr>
          <w:rFonts w:ascii="Times New Roman" w:eastAsia="Times New Roman" w:hAnsi="Times New Roman" w:cs="Times New Roman"/>
          <w:bCs/>
          <w:i/>
          <w:color w:val="000000"/>
          <w:sz w:val="24"/>
          <w:szCs w:val="36"/>
          <w:lang w:bidi="si-LK"/>
        </w:rPr>
        <w:t xml:space="preserve"> He Indiana University</w:t>
      </w:r>
    </w:p>
    <w:p w14:paraId="315358C4" w14:textId="010F4E26" w:rsidR="00EB382B" w:rsidRPr="0057532D" w:rsidRDefault="00EB382B" w:rsidP="000166A7">
      <w:pPr>
        <w:rPr>
          <w:rFonts w:ascii="Arial" w:eastAsia="Times New Roman" w:hAnsi="Arial" w:cs="Arial"/>
          <w:b/>
          <w:bCs/>
          <w:color w:val="000000"/>
          <w:sz w:val="23"/>
          <w:szCs w:val="23"/>
          <w:lang w:bidi="si-LK"/>
        </w:rPr>
      </w:pPr>
      <w:r w:rsidRPr="0057532D">
        <w:rPr>
          <w:rFonts w:ascii="Arial" w:eastAsia="Times New Roman" w:hAnsi="Arial" w:cs="Arial"/>
          <w:b/>
          <w:bCs/>
          <w:color w:val="000000"/>
          <w:sz w:val="23"/>
          <w:szCs w:val="23"/>
          <w:lang w:bidi="si-LK"/>
        </w:rPr>
        <w:t xml:space="preserve">1. </w:t>
      </w:r>
      <w:r w:rsidRPr="0057532D">
        <w:rPr>
          <w:rFonts w:ascii="Arial" w:eastAsia="Times New Roman" w:hAnsi="Arial" w:cs="Arial"/>
          <w:b/>
          <w:bCs/>
          <w:color w:val="000000"/>
          <w:sz w:val="28"/>
          <w:szCs w:val="28"/>
          <w:lang w:bidi="si-LK"/>
        </w:rPr>
        <w:t>Introduction</w:t>
      </w:r>
    </w:p>
    <w:p w14:paraId="24D96BFC" w14:textId="14EBFAC8" w:rsidR="00EB382B" w:rsidRDefault="0043037D"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noProof/>
          <w:color w:val="000000"/>
          <w:lang w:bidi="si-LK"/>
        </w:rPr>
        <mc:AlternateContent>
          <mc:Choice Requires="wpg">
            <w:drawing>
              <wp:anchor distT="0" distB="0" distL="114300" distR="114300" simplePos="0" relativeHeight="251659264" behindDoc="0" locked="0" layoutInCell="1" allowOverlap="1" wp14:anchorId="3C008E18" wp14:editId="4581360F">
                <wp:simplePos x="0" y="0"/>
                <wp:positionH relativeFrom="margin">
                  <wp:align>left</wp:align>
                </wp:positionH>
                <wp:positionV relativeFrom="paragraph">
                  <wp:posOffset>93345</wp:posOffset>
                </wp:positionV>
                <wp:extent cx="3851275" cy="5687695"/>
                <wp:effectExtent l="0" t="0" r="0" b="8255"/>
                <wp:wrapSquare wrapText="bothSides"/>
                <wp:docPr id="8" name="Group 8"/>
                <wp:cNvGraphicFramePr/>
                <a:graphic xmlns:a="http://schemas.openxmlformats.org/drawingml/2006/main">
                  <a:graphicData uri="http://schemas.microsoft.com/office/word/2010/wordprocessingGroup">
                    <wpg:wgp>
                      <wpg:cNvGrpSpPr/>
                      <wpg:grpSpPr>
                        <a:xfrm>
                          <a:off x="0" y="0"/>
                          <a:ext cx="3851275" cy="5687695"/>
                          <a:chOff x="0" y="0"/>
                          <a:chExt cx="3851275" cy="5687695"/>
                        </a:xfrm>
                      </wpg:grpSpPr>
                      <pic:pic xmlns:pic="http://schemas.openxmlformats.org/drawingml/2006/picture">
                        <pic:nvPicPr>
                          <pic:cNvPr id="2" name="Picture 2" descr="stream.png"/>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51275" cy="5453380"/>
                          </a:xfrm>
                          <a:prstGeom prst="rect">
                            <a:avLst/>
                          </a:prstGeom>
                          <a:noFill/>
                          <a:ln>
                            <a:noFill/>
                          </a:ln>
                        </pic:spPr>
                      </pic:pic>
                      <wps:wsp>
                        <wps:cNvPr id="3" name="Text Box 3"/>
                        <wps:cNvSpPr txBox="1"/>
                        <wps:spPr>
                          <a:xfrm>
                            <a:off x="0" y="5524500"/>
                            <a:ext cx="3851275" cy="163195"/>
                          </a:xfrm>
                          <a:prstGeom prst="rect">
                            <a:avLst/>
                          </a:prstGeom>
                          <a:solidFill>
                            <a:prstClr val="white"/>
                          </a:solidFill>
                          <a:ln>
                            <a:noFill/>
                          </a:ln>
                          <a:effectLst/>
                        </wps:spPr>
                        <wps:txbx>
                          <w:txbxContent>
                            <w:p w14:paraId="32E31C60" w14:textId="77777777" w:rsidR="00534CAD" w:rsidRPr="00DA34FA" w:rsidRDefault="00534CAD" w:rsidP="00DA34FA">
                              <w:pPr>
                                <w:jc w:val="center"/>
                                <w:rPr>
                                  <w:rFonts w:ascii="Times New Roman" w:eastAsia="Times New Roman" w:hAnsi="Times New Roman" w:cs="Times New Roman"/>
                                  <w:b/>
                                  <w:bCs/>
                                  <w:noProof/>
                                  <w:sz w:val="24"/>
                                  <w:szCs w:val="24"/>
                                </w:rPr>
                              </w:pPr>
                              <w:r w:rsidRPr="00DA34FA">
                                <w:rPr>
                                  <w:rFonts w:ascii="Times New Roman" w:hAnsi="Times New Roman" w:cs="Times New Roman"/>
                                  <w:b/>
                                  <w:bCs/>
                                </w:rPr>
                                <w:t xml:space="preserve">Figure </w:t>
                              </w:r>
                              <w:r w:rsidRPr="00DA34FA">
                                <w:rPr>
                                  <w:rFonts w:ascii="Times New Roman" w:hAnsi="Times New Roman" w:cs="Times New Roman"/>
                                  <w:b/>
                                  <w:bCs/>
                                </w:rPr>
                                <w:fldChar w:fldCharType="begin"/>
                              </w:r>
                              <w:r w:rsidRPr="00DA34FA">
                                <w:rPr>
                                  <w:rFonts w:ascii="Times New Roman" w:hAnsi="Times New Roman" w:cs="Times New Roman"/>
                                  <w:b/>
                                  <w:bCs/>
                                </w:rPr>
                                <w:instrText xml:space="preserve"> SEQ Figure \* ARABIC </w:instrText>
                              </w:r>
                              <w:r w:rsidRPr="00DA34FA">
                                <w:rPr>
                                  <w:rFonts w:ascii="Times New Roman" w:hAnsi="Times New Roman" w:cs="Times New Roman"/>
                                  <w:b/>
                                  <w:bCs/>
                                </w:rPr>
                                <w:fldChar w:fldCharType="separate"/>
                              </w:r>
                              <w:r w:rsidR="005F73CE">
                                <w:rPr>
                                  <w:rFonts w:ascii="Times New Roman" w:hAnsi="Times New Roman" w:cs="Times New Roman"/>
                                  <w:b/>
                                  <w:bCs/>
                                  <w:noProof/>
                                </w:rPr>
                                <w:t>1</w:t>
                              </w:r>
                              <w:r w:rsidRPr="00DA34FA">
                                <w:rPr>
                                  <w:rFonts w:ascii="Times New Roman" w:hAnsi="Times New Roman" w:cs="Times New Roman"/>
                                  <w:b/>
                                  <w:bCs/>
                                </w:rPr>
                                <w:fldChar w:fldCharType="end"/>
                              </w:r>
                              <w:r w:rsidRPr="00DA34FA">
                                <w:rPr>
                                  <w:rFonts w:ascii="Times New Roman" w:hAnsi="Times New Roman" w:cs="Times New Roman"/>
                                  <w:b/>
                                  <w:bCs/>
                                </w:rPr>
                                <w:t xml:space="preserve"> IoTClou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C008E18" id="Group 8" o:spid="_x0000_s1026" style="position:absolute;left:0;text-align:left;margin-left:0;margin-top:7.35pt;width:303.25pt;height:447.85pt;z-index:251659264;mso-position-horizontal:left;mso-position-horizontal-relative:margin" coordsize="38512,56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&#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stream.png" style="position:absolute;width:38512;height:54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rmZTAAAAA2gAAAA8AAABkcnMvZG93bnJldi54bWxEj0+LwjAUxO8LfofwBG9rqqDUahQRdvHo&#10;+uf+bJ5ttXmpSaz1228WFjwOM/MbZrHqTC1acr6yrGA0TEAQ51ZXXCg4Hr4+UxA+IGusLZOCF3lY&#10;LXsfC8y0ffIPtftQiAhhn6GCMoQmk9LnJRn0Q9sQR+9incEQpSukdviMcFPLcZJMpcGK40KJDW1K&#10;ym/7h1FA3343c6fjLNXne3qaXNftVBZKDfrdeg4iUBfe4f/2VisYw9+VeAPk8h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SuZlMAAAADaAAAADwAAAAAAAAAAAAAAAACfAgAA&#10;ZHJzL2Rvd25yZXYueG1sUEsFBgAAAAAEAAQA9wAAAIwDAAAAAA==&#10;">
                  <v:imagedata r:id="rId7" o:title="stream"/>
                  <v:path arrowok="t"/>
                </v:shape>
                <v:shapetype id="_x0000_t202" coordsize="21600,21600" o:spt="202" path="m,l,21600r21600,l21600,xe">
                  <v:stroke joinstyle="miter"/>
                  <v:path gradientshapeok="t" o:connecttype="rect"/>
                </v:shapetype>
                <v:shape id="Text Box 3" o:spid="_x0000_s1028" type="#_x0000_t202" style="position:absolute;top:55245;width:38512;height:16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32E31C60" w14:textId="77777777" w:rsidR="00534CAD" w:rsidRPr="00DA34FA" w:rsidRDefault="00534CAD" w:rsidP="00DA34FA">
                        <w:pPr>
                          <w:jc w:val="center"/>
                          <w:rPr>
                            <w:rFonts w:ascii="Times New Roman" w:eastAsia="Times New Roman" w:hAnsi="Times New Roman" w:cs="Times New Roman"/>
                            <w:b/>
                            <w:bCs/>
                            <w:noProof/>
                            <w:sz w:val="24"/>
                            <w:szCs w:val="24"/>
                          </w:rPr>
                        </w:pPr>
                        <w:r w:rsidRPr="00DA34FA">
                          <w:rPr>
                            <w:rFonts w:ascii="Times New Roman" w:hAnsi="Times New Roman" w:cs="Times New Roman"/>
                            <w:b/>
                            <w:bCs/>
                          </w:rPr>
                          <w:t xml:space="preserve">Figure </w:t>
                        </w:r>
                        <w:r w:rsidRPr="00DA34FA">
                          <w:rPr>
                            <w:rFonts w:ascii="Times New Roman" w:hAnsi="Times New Roman" w:cs="Times New Roman"/>
                            <w:b/>
                            <w:bCs/>
                          </w:rPr>
                          <w:fldChar w:fldCharType="begin"/>
                        </w:r>
                        <w:r w:rsidRPr="00DA34FA">
                          <w:rPr>
                            <w:rFonts w:ascii="Times New Roman" w:hAnsi="Times New Roman" w:cs="Times New Roman"/>
                            <w:b/>
                            <w:bCs/>
                          </w:rPr>
                          <w:instrText xml:space="preserve"> SEQ Figure \* ARABIC </w:instrText>
                        </w:r>
                        <w:r w:rsidRPr="00DA34FA">
                          <w:rPr>
                            <w:rFonts w:ascii="Times New Roman" w:hAnsi="Times New Roman" w:cs="Times New Roman"/>
                            <w:b/>
                            <w:bCs/>
                          </w:rPr>
                          <w:fldChar w:fldCharType="separate"/>
                        </w:r>
                        <w:r w:rsidR="005F73CE">
                          <w:rPr>
                            <w:rFonts w:ascii="Times New Roman" w:hAnsi="Times New Roman" w:cs="Times New Roman"/>
                            <w:b/>
                            <w:bCs/>
                            <w:noProof/>
                          </w:rPr>
                          <w:t>1</w:t>
                        </w:r>
                        <w:r w:rsidRPr="00DA34FA">
                          <w:rPr>
                            <w:rFonts w:ascii="Times New Roman" w:hAnsi="Times New Roman" w:cs="Times New Roman"/>
                            <w:b/>
                            <w:bCs/>
                          </w:rPr>
                          <w:fldChar w:fldCharType="end"/>
                        </w:r>
                        <w:r w:rsidRPr="00DA34FA">
                          <w:rPr>
                            <w:rFonts w:ascii="Times New Roman" w:hAnsi="Times New Roman" w:cs="Times New Roman"/>
                            <w:b/>
                            <w:bCs/>
                          </w:rPr>
                          <w:t xml:space="preserve"> IoTCloud Architecture</w:t>
                        </w:r>
                      </w:p>
                    </w:txbxContent>
                  </v:textbox>
                </v:shape>
                <w10:wrap type="square" anchorx="margin"/>
              </v:group>
            </w:pict>
          </mc:Fallback>
        </mc:AlternateContent>
      </w:r>
      <w:r w:rsidR="00EB382B" w:rsidRPr="00EB382B">
        <w:rPr>
          <w:rFonts w:ascii="Times New Roman" w:eastAsia="Times New Roman" w:hAnsi="Times New Roman" w:cs="Times New Roman"/>
          <w:color w:val="000000"/>
          <w:lang w:bidi="si-LK"/>
        </w:rPr>
        <w:t xml:space="preserve">Cloud </w:t>
      </w:r>
      <w:r w:rsidR="00E40BA8">
        <w:rPr>
          <w:rFonts w:ascii="Times New Roman" w:eastAsia="Times New Roman" w:hAnsi="Times New Roman" w:cs="Times New Roman"/>
          <w:color w:val="000000"/>
          <w:lang w:bidi="si-LK"/>
        </w:rPr>
        <w:t xml:space="preserve">Computing </w:t>
      </w:r>
      <w:r w:rsidR="00EB382B" w:rsidRPr="00EB382B">
        <w:rPr>
          <w:rFonts w:ascii="Times New Roman" w:eastAsia="Times New Roman" w:hAnsi="Times New Roman" w:cs="Times New Roman"/>
          <w:color w:val="000000"/>
          <w:lang w:bidi="si-LK"/>
        </w:rPr>
        <w:t xml:space="preserve">has </w:t>
      </w:r>
      <w:r w:rsidR="00E40BA8">
        <w:rPr>
          <w:rFonts w:ascii="Times New Roman" w:eastAsia="Times New Roman" w:hAnsi="Times New Roman" w:cs="Times New Roman"/>
          <w:color w:val="000000"/>
          <w:lang w:bidi="si-LK"/>
        </w:rPr>
        <w:t xml:space="preserve">long </w:t>
      </w:r>
      <w:r w:rsidR="00EB382B" w:rsidRPr="00EB382B">
        <w:rPr>
          <w:rFonts w:ascii="Times New Roman" w:eastAsia="Times New Roman" w:hAnsi="Times New Roman" w:cs="Times New Roman"/>
          <w:color w:val="000000"/>
          <w:lang w:bidi="si-LK"/>
        </w:rPr>
        <w:t>being identified as a key enabling technology for Internet of Things applications. We have developed an open source framework called IoTCloud</w:t>
      </w:r>
      <w:r w:rsidR="00236795">
        <w:rPr>
          <w:rFonts w:ascii="Times New Roman" w:eastAsia="Times New Roman" w:hAnsi="Times New Roman" w:cs="Times New Roman"/>
          <w:color w:val="000000"/>
          <w:lang w:bidi="si-LK"/>
        </w:rPr>
        <w:fldChar w:fldCharType="begin"/>
      </w:r>
      <w:r w:rsidR="00425A14">
        <w:rPr>
          <w:rFonts w:ascii="Times New Roman" w:eastAsia="Times New Roman" w:hAnsi="Times New Roman" w:cs="Times New Roman"/>
          <w:color w:val="000000"/>
          <w:lang w:bidi="si-LK"/>
        </w:rPr>
        <w:instrText xml:space="preserve"> ADDIN EN.CITE &lt;EndNote&gt;&lt;Cite&gt;&lt;Author&gt;Community Grids Lab&lt;/Author&gt;&lt;Year&gt;2015&lt;/Year&gt;&lt;RecNum&gt;6522&lt;/RecNum&gt;&lt;DisplayText&gt;[1]&lt;/DisplayText&gt;&lt;record&gt;&lt;rec-number&gt;6522&lt;/rec-number&gt;&lt;foreign-keys&gt;&lt;key app="EN" db-id="rfx20pr9t5zxtmee0xn5fwzbxvw0r9vz2tee" timestamp="1421538445"&gt;6522&lt;/key&gt;&lt;/foreign-keys&gt;&lt;ref-type name="Web Page"&gt;12&lt;/ref-type&gt;&lt;contributors&gt;&lt;authors&gt;&lt;author&gt;Community Grids Lab, &lt;/author&gt;&lt;author&gt;Indiana University,&lt;/author&gt;&lt;/authors&gt;&lt;/contributors&gt;&lt;titles&gt;&lt;title&gt;IoTCloud&lt;/title&gt;&lt;/titles&gt;&lt;volume&gt;2015&lt;/volume&gt;&lt;number&gt;January 16&lt;/number&gt;&lt;dates&gt;&lt;year&gt;2015&lt;/year&gt;&lt;/dates&gt;&lt;urls&gt;&lt;related-urls&gt;&lt;url&gt;http://iotcloud.github.io/&lt;/url&gt;&lt;/related-urls&gt;&lt;/urls&gt;&lt;/record&gt;&lt;/Cite&gt;&lt;/EndNote&gt;</w:instrText>
      </w:r>
      <w:r w:rsidR="00236795">
        <w:rPr>
          <w:rFonts w:ascii="Times New Roman" w:eastAsia="Times New Roman" w:hAnsi="Times New Roman" w:cs="Times New Roman"/>
          <w:color w:val="000000"/>
          <w:lang w:bidi="si-LK"/>
        </w:rPr>
        <w:fldChar w:fldCharType="separate"/>
      </w:r>
      <w:r w:rsidR="00236795">
        <w:rPr>
          <w:rFonts w:ascii="Times New Roman" w:eastAsia="Times New Roman" w:hAnsi="Times New Roman" w:cs="Times New Roman"/>
          <w:noProof/>
          <w:color w:val="000000"/>
          <w:lang w:bidi="si-LK"/>
        </w:rPr>
        <w:t>[</w:t>
      </w:r>
      <w:hyperlink w:anchor="_ENREF_1" w:tooltip="Community Grids Lab, 2015 #6522" w:history="1">
        <w:r w:rsidR="00534CAD">
          <w:rPr>
            <w:rFonts w:ascii="Times New Roman" w:eastAsia="Times New Roman" w:hAnsi="Times New Roman" w:cs="Times New Roman"/>
            <w:noProof/>
            <w:color w:val="000000"/>
            <w:lang w:bidi="si-LK"/>
          </w:rPr>
          <w:t>1</w:t>
        </w:r>
      </w:hyperlink>
      <w:r w:rsidR="00236795">
        <w:rPr>
          <w:rFonts w:ascii="Times New Roman" w:eastAsia="Times New Roman" w:hAnsi="Times New Roman" w:cs="Times New Roman"/>
          <w:noProof/>
          <w:color w:val="000000"/>
          <w:lang w:bidi="si-LK"/>
        </w:rPr>
        <w:t>]</w:t>
      </w:r>
      <w:r w:rsidR="00236795">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xml:space="preserve"> to connect IoT devices to cloud services. IoTCloud was developed as part of a research funded by </w:t>
      </w:r>
      <w:r w:rsidR="00E40BA8">
        <w:rPr>
          <w:rFonts w:ascii="Times New Roman" w:eastAsia="Times New Roman" w:hAnsi="Times New Roman" w:cs="Times New Roman"/>
          <w:color w:val="000000"/>
          <w:lang w:bidi="si-LK"/>
        </w:rPr>
        <w:t>AFOSR</w:t>
      </w:r>
      <w:r w:rsidR="00EB382B" w:rsidRPr="00EB382B">
        <w:rPr>
          <w:rFonts w:ascii="Times New Roman" w:eastAsia="Times New Roman" w:hAnsi="Times New Roman" w:cs="Times New Roman"/>
          <w:color w:val="000000"/>
          <w:lang w:bidi="si-LK"/>
        </w:rPr>
        <w:t xml:space="preserve"> for Cloud-Based Perception and Control of Sensor Nets and Robot Swarms. IoTCloud consists of; a set of distributed nodes running close to the devices to gather data; a set of publish-subscribe brokers to relay the information to the cloud services and a distributed stream processing framework (DSPF) coupled with batch processing engines</w:t>
      </w:r>
      <w:r w:rsidR="00DA34FA">
        <w:rPr>
          <w:rFonts w:ascii="Times New Roman" w:eastAsia="Times New Roman" w:hAnsi="Times New Roman" w:cs="Times New Roman"/>
          <w:color w:val="000000"/>
          <w:lang w:bidi="si-LK"/>
        </w:rPr>
        <w:t xml:space="preserve"> in the cloud</w:t>
      </w:r>
      <w:r w:rsidR="00EB382B" w:rsidRPr="00EB382B">
        <w:rPr>
          <w:rFonts w:ascii="Times New Roman" w:eastAsia="Times New Roman" w:hAnsi="Times New Roman" w:cs="Times New Roman"/>
          <w:color w:val="000000"/>
          <w:lang w:bidi="si-LK"/>
        </w:rPr>
        <w:t xml:space="preserve"> to process the data</w:t>
      </w:r>
      <w:r w:rsidR="007070CB">
        <w:rPr>
          <w:rFonts w:ascii="Times New Roman" w:eastAsia="Times New Roman" w:hAnsi="Times New Roman" w:cs="Times New Roman"/>
          <w:color w:val="000000"/>
          <w:lang w:bidi="si-LK"/>
        </w:rPr>
        <w:t xml:space="preserve"> and return</w:t>
      </w:r>
      <w:r w:rsidR="002E07EB">
        <w:rPr>
          <w:rFonts w:ascii="Times New Roman" w:eastAsia="Times New Roman" w:hAnsi="Times New Roman" w:cs="Times New Roman"/>
          <w:color w:val="000000"/>
          <w:lang w:bidi="si-LK"/>
        </w:rPr>
        <w:t xml:space="preserve"> (control)</w:t>
      </w:r>
      <w:r w:rsidR="007070CB">
        <w:rPr>
          <w:rFonts w:ascii="Times New Roman" w:eastAsia="Times New Roman" w:hAnsi="Times New Roman" w:cs="Times New Roman"/>
          <w:color w:val="000000"/>
          <w:lang w:bidi="si-LK"/>
        </w:rPr>
        <w:t xml:space="preserve"> information to </w:t>
      </w:r>
      <w:r w:rsidR="002E07EB">
        <w:rPr>
          <w:rFonts w:ascii="Times New Roman" w:eastAsia="Times New Roman" w:hAnsi="Times New Roman" w:cs="Times New Roman"/>
          <w:color w:val="000000"/>
          <w:lang w:bidi="si-LK"/>
        </w:rPr>
        <w:t xml:space="preserve">the </w:t>
      </w:r>
      <w:r w:rsidR="007070CB">
        <w:rPr>
          <w:rFonts w:ascii="Times New Roman" w:eastAsia="Times New Roman" w:hAnsi="Times New Roman" w:cs="Times New Roman"/>
          <w:color w:val="000000"/>
          <w:lang w:bidi="si-LK"/>
        </w:rPr>
        <w:t>IoT devices</w:t>
      </w:r>
      <w:r w:rsidR="00EB382B" w:rsidRPr="00EB382B">
        <w:rPr>
          <w:rFonts w:ascii="Times New Roman" w:eastAsia="Times New Roman" w:hAnsi="Times New Roman" w:cs="Times New Roman"/>
          <w:color w:val="000000"/>
          <w:lang w:bidi="si-LK"/>
        </w:rPr>
        <w:t xml:space="preserve">. Real time applications </w:t>
      </w:r>
      <w:r w:rsidR="00433217">
        <w:rPr>
          <w:rFonts w:ascii="Times New Roman" w:eastAsia="Times New Roman" w:hAnsi="Times New Roman" w:cs="Times New Roman"/>
          <w:color w:val="000000"/>
          <w:lang w:bidi="si-LK"/>
        </w:rPr>
        <w:t>execute data analytics</w:t>
      </w:r>
      <w:r w:rsidR="00EB382B" w:rsidRPr="00EB382B">
        <w:rPr>
          <w:rFonts w:ascii="Times New Roman" w:eastAsia="Times New Roman" w:hAnsi="Times New Roman" w:cs="Times New Roman"/>
          <w:color w:val="000000"/>
          <w:lang w:bidi="si-LK"/>
        </w:rPr>
        <w:t xml:space="preserve"> at the DSPF layer achieving </w:t>
      </w:r>
      <w:r w:rsidR="00E40BA8">
        <w:rPr>
          <w:rFonts w:ascii="Times New Roman" w:eastAsia="Times New Roman" w:hAnsi="Times New Roman" w:cs="Times New Roman"/>
          <w:color w:val="000000"/>
          <w:lang w:bidi="si-LK"/>
        </w:rPr>
        <w:t>streaming real-time processing</w:t>
      </w:r>
      <w:r w:rsidR="00EB382B" w:rsidRPr="00EB382B">
        <w:rPr>
          <w:rFonts w:ascii="Times New Roman" w:eastAsia="Times New Roman" w:hAnsi="Times New Roman" w:cs="Times New Roman"/>
          <w:color w:val="000000"/>
          <w:lang w:bidi="si-LK"/>
        </w:rPr>
        <w:t xml:space="preserve">. </w:t>
      </w:r>
      <w:r w:rsidR="00E40BA8">
        <w:rPr>
          <w:rFonts w:ascii="Times New Roman" w:eastAsia="Times New Roman" w:hAnsi="Times New Roman" w:cs="Times New Roman"/>
          <w:color w:val="000000"/>
          <w:lang w:bidi="si-LK"/>
        </w:rPr>
        <w:t>Our</w:t>
      </w:r>
      <w:r w:rsidR="00996F93">
        <w:rPr>
          <w:rFonts w:ascii="Times New Roman" w:eastAsia="Times New Roman" w:hAnsi="Times New Roman" w:cs="Times New Roman"/>
          <w:color w:val="000000"/>
          <w:lang w:bidi="si-LK"/>
        </w:rPr>
        <w:t xml:space="preserve"> open-source</w:t>
      </w:r>
      <w:r w:rsidR="00EB382B" w:rsidRPr="00EB382B">
        <w:rPr>
          <w:rFonts w:ascii="Times New Roman" w:eastAsia="Times New Roman" w:hAnsi="Times New Roman" w:cs="Times New Roman"/>
          <w:color w:val="000000"/>
          <w:lang w:bidi="si-LK"/>
        </w:rPr>
        <w:t xml:space="preserve"> IoTCloud platform </w:t>
      </w:r>
      <w:r w:rsidR="006371E7">
        <w:rPr>
          <w:rFonts w:ascii="Times New Roman" w:eastAsia="Times New Roman" w:hAnsi="Times New Roman" w:cs="Times New Roman"/>
          <w:color w:val="000000"/>
          <w:lang w:bidi="si-LK"/>
        </w:rPr>
        <w:fldChar w:fldCharType="begin"/>
      </w:r>
      <w:r w:rsidR="006371E7">
        <w:rPr>
          <w:rFonts w:ascii="Times New Roman" w:eastAsia="Times New Roman" w:hAnsi="Times New Roman" w:cs="Times New Roman"/>
          <w:color w:val="000000"/>
          <w:lang w:bidi="si-LK"/>
        </w:rPr>
        <w:instrText xml:space="preserve"> ADDIN EN.CITE &lt;EndNote&gt;&lt;Cite&gt;&lt;Author&gt;Supun Kamburugamuve&lt;/Author&gt;&lt;Year&gt;2014&lt;/Year&gt;&lt;RecNum&gt;6477&lt;/RecNum&gt;&lt;DisplayText&gt;[2]&lt;/DisplayText&gt;&lt;record&gt;&lt;rec-number&gt;6477&lt;/rec-number&gt;&lt;foreign-keys&gt;&lt;key app="EN" db-id="rfx20pr9t5zxtmee0xn5fwzbxvw0r9vz2tee" timestamp="1415494827"&gt;6477&lt;/key&gt;&lt;/foreign-keys&gt;&lt;ref-type name="Report"&gt;27&lt;/ref-type&gt;&lt;contributors&gt;&lt;authors&gt;&lt;author&gt;Supun Kamburugamuve,&lt;/author&gt;&lt;author&gt;Leif Christiansen,&lt;/author&gt;&lt;author&gt;Geoffrey Fox,&lt;/author&gt;&lt;/authors&gt;&lt;/contributors&gt;&lt;titles&gt;&lt;title&gt;A Framework for Real-Time Processing of Sensor Data in the Cloud&lt;/title&gt;&lt;/titles&gt;&lt;dates&gt;&lt;year&gt;2014&lt;/year&gt;&lt;pub-dates&gt;&lt;date&gt;November 7&lt;/date&gt;&lt;/pub-dates&gt;&lt;/dates&gt;&lt;label&gt;Supun14&lt;/label&gt;&lt;urls&gt;&lt;related-urls&gt;&lt;url&gt;http://grids.ucs.indiana.edu/ptliupages/publications/iotcloud_hindavi_two_column_final_2.pdf&lt;/url&gt;&lt;/related-urls&gt;&lt;/urls&gt;&lt;/record&gt;&lt;/Cite&gt;&lt;/EndNote&gt;</w:instrText>
      </w:r>
      <w:r w:rsidR="006371E7">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2" w:tooltip="Supun Kamburugamuve, 2014 #6477" w:history="1">
        <w:r w:rsidR="00534CAD">
          <w:rPr>
            <w:rFonts w:ascii="Times New Roman" w:eastAsia="Times New Roman" w:hAnsi="Times New Roman" w:cs="Times New Roman"/>
            <w:noProof/>
            <w:color w:val="000000"/>
            <w:lang w:bidi="si-LK"/>
          </w:rPr>
          <w:t>2</w:t>
        </w:r>
      </w:hyperlink>
      <w:r w:rsidR="006371E7">
        <w:rPr>
          <w:rFonts w:ascii="Times New Roman" w:eastAsia="Times New Roman" w:hAnsi="Times New Roman" w:cs="Times New Roman"/>
          <w:noProof/>
          <w:color w:val="000000"/>
          <w:lang w:bidi="si-LK"/>
        </w:rPr>
        <w:t>]</w:t>
      </w:r>
      <w:r w:rsidR="006371E7">
        <w:rPr>
          <w:rFonts w:ascii="Times New Roman" w:eastAsia="Times New Roman" w:hAnsi="Times New Roman" w:cs="Times New Roman"/>
          <w:color w:val="000000"/>
          <w:lang w:bidi="si-LK"/>
        </w:rPr>
        <w:fldChar w:fldCharType="end"/>
      </w:r>
      <w:r w:rsidR="006371E7">
        <w:rPr>
          <w:rFonts w:ascii="Times New Roman" w:eastAsia="Times New Roman" w:hAnsi="Times New Roman" w:cs="Times New Roman"/>
          <w:color w:val="000000"/>
          <w:lang w:bidi="si-LK"/>
        </w:rPr>
        <w:t xml:space="preserve"> </w:t>
      </w:r>
      <w:r w:rsidR="00EB382B" w:rsidRPr="00EB382B">
        <w:rPr>
          <w:rFonts w:ascii="Times New Roman" w:eastAsia="Times New Roman" w:hAnsi="Times New Roman" w:cs="Times New Roman"/>
          <w:color w:val="000000"/>
          <w:lang w:bidi="si-LK"/>
        </w:rPr>
        <w:t>uses Apache Storm</w:t>
      </w:r>
      <w:r w:rsidR="00DA34FA">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Anderson&lt;/Author&gt;&lt;Year&gt;2013&lt;/Year&gt;&lt;RecNum&gt;25&lt;/RecNum&gt;&lt;DisplayText&gt;[3]&lt;/DisplayText&gt;&lt;record&gt;&lt;rec-number&gt;25&lt;/rec-number&gt;&lt;foreign-keys&gt;&lt;key app="EN" db-id="ds9tapdw0rvx5me0zv1ppt0dz0959d0fde5d"&gt;25&lt;/key&gt;&lt;/foreign-keys&gt;&lt;ref-type name="Book"&gt;6&lt;/ref-type&gt;&lt;contributors&gt;&lt;authors&gt;&lt;author&gt;Anderson, Quinton&lt;/author&gt;&lt;/authors&gt;&lt;/contributors&gt;&lt;titles&gt;&lt;title&gt;Storm Real-time Processing Cookbook&lt;/title&gt;&lt;/titles&gt;&lt;dates&gt;&lt;year&gt;2013&lt;/year&gt;&lt;/dates&gt;&lt;publisher&gt;Packt Publishing Ltd&lt;/publisher&gt;&lt;isbn&gt;178216443X&lt;/isbn&gt;&lt;urls&gt;&lt;/urls&gt;&lt;/record&gt;&lt;/Cite&gt;&lt;/EndNote&gt;</w:instrText>
      </w:r>
      <w:r w:rsidR="00DA34FA">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3" w:tooltip="Anderson, 2013 #25" w:history="1">
        <w:r w:rsidR="00534CAD">
          <w:rPr>
            <w:rFonts w:ascii="Times New Roman" w:eastAsia="Times New Roman" w:hAnsi="Times New Roman" w:cs="Times New Roman"/>
            <w:noProof/>
            <w:color w:val="000000"/>
            <w:lang w:bidi="si-LK"/>
          </w:rPr>
          <w:t>3</w:t>
        </w:r>
      </w:hyperlink>
      <w:r w:rsidR="006371E7">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xml:space="preserve"> as the DSPF, RabbitMQ</w:t>
      </w:r>
      <w:r w:rsidR="00DA34FA">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Videla&lt;/Author&gt;&lt;Year&gt;2012&lt;/Year&gt;&lt;RecNum&gt;14&lt;/RecNum&gt;&lt;DisplayText&gt;[4]&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rsidR="00DA34FA">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4" w:tooltip="Videla, 2012 #14" w:history="1">
        <w:r w:rsidR="00534CAD">
          <w:rPr>
            <w:rFonts w:ascii="Times New Roman" w:eastAsia="Times New Roman" w:hAnsi="Times New Roman" w:cs="Times New Roman"/>
            <w:noProof/>
            <w:color w:val="000000"/>
            <w:lang w:bidi="si-LK"/>
          </w:rPr>
          <w:t>4</w:t>
        </w:r>
      </w:hyperlink>
      <w:r w:rsidR="006371E7">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xml:space="preserve"> or Kafka</w:t>
      </w:r>
      <w:r w:rsidR="00DA34FA">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Kreps&lt;/Author&gt;&lt;Year&gt;2011&lt;/Year&gt;&lt;RecNum&gt;13&lt;/RecNum&gt;&lt;DisplayText&gt;[5]&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EndNote&gt;</w:instrText>
      </w:r>
      <w:r w:rsidR="00DA34FA">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5" w:tooltip="Kreps, 2011 #13" w:history="1">
        <w:r w:rsidR="00534CAD">
          <w:rPr>
            <w:rFonts w:ascii="Times New Roman" w:eastAsia="Times New Roman" w:hAnsi="Times New Roman" w:cs="Times New Roman"/>
            <w:noProof/>
            <w:color w:val="000000"/>
            <w:lang w:bidi="si-LK"/>
          </w:rPr>
          <w:t>5</w:t>
        </w:r>
      </w:hyperlink>
      <w:r w:rsidR="006371E7">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xml:space="preserve"> as the message broker and </w:t>
      </w:r>
      <w:r w:rsidR="00E40BA8">
        <w:rPr>
          <w:rFonts w:ascii="Times New Roman" w:eastAsia="Times New Roman" w:hAnsi="Times New Roman" w:cs="Times New Roman"/>
          <w:color w:val="000000"/>
          <w:lang w:bidi="si-LK"/>
        </w:rPr>
        <w:t>an OpenStack academic cloud</w:t>
      </w:r>
      <w:r w:rsidR="00DA34FA">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Fox&lt;/Author&gt;&lt;Year&gt;2013&lt;/Year&gt;&lt;RecNum&gt;11&lt;/RecNum&gt;&lt;DisplayText&gt;[6]&lt;/DisplayText&gt;&lt;record&gt;&lt;rec-number&gt;11&lt;/rec-number&gt;&lt;foreign-keys&gt;&lt;key app="EN" db-id="ds9tapdw0rvx5me0zv1ppt0dz0959d0fde5d"&gt;11&lt;/key&gt;&lt;/foreign-keys&gt;&lt;ref-type name="Journal Article"&gt;17&lt;/ref-type&gt;&lt;contributors&gt;&lt;authors&gt;&lt;author&gt;Fox, Geoffrey&lt;/author&gt;&lt;author&gt;von Laszewski, Gregor&lt;/author&gt;&lt;author&gt;Diaz, Javier&lt;/author&gt;&lt;author&gt;Keahey, Kate&lt;/author&gt;&lt;author&gt;Fortes, Jose&lt;/author&gt;&lt;author&gt;Figueiredo, Renato&lt;/author&gt;&lt;author&gt;Smallen, Shava&lt;/author&gt;&lt;author&gt;Smith, Warren&lt;/author&gt;&lt;author&gt;Grimshaw, Andrew&lt;/author&gt;&lt;/authors&gt;&lt;/contributors&gt;&lt;titles&gt;&lt;title&gt;FutureGrid—A reconfigurable testbed for Cloud, HPC and Grid Computing&lt;/title&gt;&lt;secondary-title&gt;Contemporary High Performance Computing: From Petascale toward Exascale, Computational Science. Chapman and Hall/CRC&lt;/secondary-title&gt;&lt;/titles&gt;&lt;periodical&gt;&lt;full-title&gt;Contemporary High Performance Computing: From Petascale toward Exascale, Computational Science. Chapman and Hall/CRC&lt;/full-title&gt;&lt;/periodical&gt;&lt;dates&gt;&lt;year&gt;2013&lt;/year&gt;&lt;/dates&gt;&lt;urls&gt;&lt;/urls&gt;&lt;/record&gt;&lt;/Cite&gt;&lt;/EndNote&gt;</w:instrText>
      </w:r>
      <w:r w:rsidR="00DA34FA">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6" w:tooltip="Fox, 2013 #11" w:history="1">
        <w:r w:rsidR="00534CAD">
          <w:rPr>
            <w:rFonts w:ascii="Times New Roman" w:eastAsia="Times New Roman" w:hAnsi="Times New Roman" w:cs="Times New Roman"/>
            <w:noProof/>
            <w:color w:val="000000"/>
            <w:lang w:bidi="si-LK"/>
          </w:rPr>
          <w:t>6</w:t>
        </w:r>
      </w:hyperlink>
      <w:r w:rsidR="006371E7">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00915E3B">
        <w:rPr>
          <w:rFonts w:ascii="Times New Roman" w:eastAsia="Times New Roman" w:hAnsi="Times New Roman" w:cs="Times New Roman"/>
          <w:color w:val="000000"/>
          <w:lang w:bidi="si-LK"/>
        </w:rPr>
        <w:t xml:space="preserve"> </w:t>
      </w:r>
      <w:r w:rsidR="002E07EB">
        <w:rPr>
          <w:rFonts w:ascii="Times New Roman" w:eastAsia="Times New Roman" w:hAnsi="Times New Roman" w:cs="Times New Roman"/>
          <w:color w:val="000000"/>
          <w:lang w:bidi="si-LK"/>
        </w:rPr>
        <w:t xml:space="preserve">(or bare-metal cluster) </w:t>
      </w:r>
      <w:r w:rsidR="00915E3B">
        <w:rPr>
          <w:rFonts w:ascii="Times New Roman" w:eastAsia="Times New Roman" w:hAnsi="Times New Roman" w:cs="Times New Roman"/>
          <w:color w:val="000000"/>
          <w:lang w:bidi="si-LK"/>
        </w:rPr>
        <w:t xml:space="preserve">as </w:t>
      </w:r>
      <w:r w:rsidR="002E07EB">
        <w:rPr>
          <w:rFonts w:ascii="Times New Roman" w:eastAsia="Times New Roman" w:hAnsi="Times New Roman" w:cs="Times New Roman"/>
          <w:color w:val="000000"/>
          <w:lang w:bidi="si-LK"/>
        </w:rPr>
        <w:t xml:space="preserve">the </w:t>
      </w:r>
      <w:r w:rsidR="00915E3B">
        <w:rPr>
          <w:rFonts w:ascii="Times New Roman" w:eastAsia="Times New Roman" w:hAnsi="Times New Roman" w:cs="Times New Roman"/>
          <w:color w:val="000000"/>
          <w:lang w:bidi="si-LK"/>
        </w:rPr>
        <w:t xml:space="preserve">platform. </w:t>
      </w:r>
      <w:r w:rsidR="00F961BD">
        <w:rPr>
          <w:rFonts w:ascii="Times New Roman" w:eastAsia="Times New Roman" w:hAnsi="Times New Roman" w:cs="Times New Roman"/>
          <w:color w:val="000000"/>
          <w:lang w:bidi="si-LK"/>
        </w:rPr>
        <w:t>To scale the application</w:t>
      </w:r>
      <w:r w:rsidR="00CB093C">
        <w:rPr>
          <w:rFonts w:ascii="Times New Roman" w:eastAsia="Times New Roman" w:hAnsi="Times New Roman" w:cs="Times New Roman"/>
          <w:color w:val="000000"/>
          <w:lang w:bidi="si-LK"/>
        </w:rPr>
        <w:t>s</w:t>
      </w:r>
      <w:r w:rsidR="00F961BD">
        <w:rPr>
          <w:rFonts w:ascii="Times New Roman" w:eastAsia="Times New Roman" w:hAnsi="Times New Roman" w:cs="Times New Roman"/>
          <w:color w:val="000000"/>
          <w:lang w:bidi="si-LK"/>
        </w:rPr>
        <w:t xml:space="preserve"> with number of devices we need distributed coordination </w:t>
      </w:r>
      <w:r w:rsidR="00CB093C">
        <w:rPr>
          <w:rFonts w:ascii="Times New Roman" w:eastAsia="Times New Roman" w:hAnsi="Times New Roman" w:cs="Times New Roman"/>
          <w:color w:val="000000"/>
          <w:lang w:bidi="si-LK"/>
        </w:rPr>
        <w:t>among</w:t>
      </w:r>
      <w:r w:rsidR="00F961BD">
        <w:rPr>
          <w:rFonts w:ascii="Times New Roman" w:eastAsia="Times New Roman" w:hAnsi="Times New Roman" w:cs="Times New Roman"/>
          <w:color w:val="000000"/>
          <w:lang w:bidi="si-LK"/>
        </w:rPr>
        <w:t xml:space="preserve"> parallel tasks and discovery of devices; both achieved with </w:t>
      </w:r>
      <w:r w:rsidR="00CB183A">
        <w:rPr>
          <w:rFonts w:ascii="Times New Roman" w:eastAsia="Times New Roman" w:hAnsi="Times New Roman" w:cs="Times New Roman"/>
          <w:color w:val="000000"/>
          <w:lang w:bidi="si-LK"/>
        </w:rPr>
        <w:t xml:space="preserve">a </w:t>
      </w:r>
      <w:r w:rsidR="00F961BD">
        <w:rPr>
          <w:rFonts w:ascii="Times New Roman" w:eastAsia="Times New Roman" w:hAnsi="Times New Roman" w:cs="Times New Roman"/>
          <w:color w:val="000000"/>
          <w:lang w:bidi="si-LK"/>
        </w:rPr>
        <w:t>ZooKeeper</w:t>
      </w:r>
      <w:r w:rsidR="00CB093C">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Hunt&lt;/Author&gt;&lt;Year&gt;2010&lt;/Year&gt;&lt;RecNum&gt;17&lt;/RecNum&gt;&lt;DisplayText&gt;[7]&lt;/DisplayText&gt;&lt;record&gt;&lt;rec-number&gt;17&lt;/rec-number&gt;&lt;foreign-keys&gt;&lt;key app="EN" db-id="ds9tapdw0rvx5me0zv1ppt0dz0959d0fde5d"&gt;17&lt;/key&gt;&lt;/foreign-keys&gt;&lt;ref-type name="Conference Proceedings"&gt;10&lt;/ref-type&gt;&lt;contributors&gt;&lt;authors&gt;&lt;author&gt;Hunt, Patrick&lt;/author&gt;&lt;author&gt;Konar, Mahadev&lt;/author&gt;&lt;author&gt;Junqueira, Flavio Paiva&lt;/author&gt;&lt;author&gt;Reed, Benjamin&lt;/author&gt;&lt;/authors&gt;&lt;/contributors&gt;&lt;titles&gt;&lt;title&gt;ZooKeeper: Wait-free Coordination for Internet-scale Systems&lt;/title&gt;&lt;secondary-title&gt;USENIX Annual Technical Conference&lt;/secondary-title&gt;&lt;/titles&gt;&lt;pages&gt;9&lt;/pages&gt;&lt;volume&gt;8&lt;/volume&gt;&lt;dates&gt;&lt;year&gt;2010&lt;/year&gt;&lt;/dates&gt;&lt;urls&gt;&lt;/urls&gt;&lt;/record&gt;&lt;/Cite&gt;&lt;/EndNote&gt;</w:instrText>
      </w:r>
      <w:r w:rsidR="00CB093C">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7" w:tooltip="Hunt, 2010 #17" w:history="1">
        <w:r w:rsidR="00534CAD">
          <w:rPr>
            <w:rFonts w:ascii="Times New Roman" w:eastAsia="Times New Roman" w:hAnsi="Times New Roman" w:cs="Times New Roman"/>
            <w:noProof/>
            <w:color w:val="000000"/>
            <w:lang w:bidi="si-LK"/>
          </w:rPr>
          <w:t>7</w:t>
        </w:r>
      </w:hyperlink>
      <w:r w:rsidR="006371E7">
        <w:rPr>
          <w:rFonts w:ascii="Times New Roman" w:eastAsia="Times New Roman" w:hAnsi="Times New Roman" w:cs="Times New Roman"/>
          <w:noProof/>
          <w:color w:val="000000"/>
          <w:lang w:bidi="si-LK"/>
        </w:rPr>
        <w:t>]</w:t>
      </w:r>
      <w:r w:rsidR="00CB093C">
        <w:rPr>
          <w:rFonts w:ascii="Times New Roman" w:eastAsia="Times New Roman" w:hAnsi="Times New Roman" w:cs="Times New Roman"/>
          <w:color w:val="000000"/>
          <w:lang w:bidi="si-LK"/>
        </w:rPr>
        <w:fldChar w:fldCharType="end"/>
      </w:r>
      <w:r w:rsidR="00F961BD">
        <w:rPr>
          <w:rFonts w:ascii="Times New Roman" w:eastAsia="Times New Roman" w:hAnsi="Times New Roman" w:cs="Times New Roman"/>
          <w:color w:val="000000"/>
          <w:lang w:bidi="si-LK"/>
        </w:rPr>
        <w:t xml:space="preserve"> based coordination and discovery service. </w:t>
      </w:r>
    </w:p>
    <w:p w14:paraId="7EAFE7DA" w14:textId="3194B019" w:rsidR="00113E7A" w:rsidRPr="00EB382B" w:rsidRDefault="00113E7A" w:rsidP="00EB382B">
      <w:pPr>
        <w:spacing w:after="0" w:line="276" w:lineRule="auto"/>
        <w:jc w:val="both"/>
        <w:rPr>
          <w:rFonts w:ascii="Times New Roman" w:eastAsia="Times New Roman" w:hAnsi="Times New Roman" w:cs="Times New Roman"/>
          <w:lang w:bidi="si-LK"/>
        </w:rPr>
      </w:pPr>
    </w:p>
    <w:p w14:paraId="45758B2D" w14:textId="16BCDCA5" w:rsidR="00EB382B" w:rsidRP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In general a real time application running in a DSPF can be modeled as a directed graph consisting of streams and stream processing tasks. Stream tasks are at the nodes of the graph and streams are the edges connecting the nodes. A stream is an unbounded sequence of events flowing through the edges of the graph and each such event consists of data represented in some format. The processing tasks at the nodes consume input streams and produces output streams. A distributed stream processing framework provides the necessary </w:t>
      </w:r>
      <w:r w:rsidR="008D32E3">
        <w:rPr>
          <w:rFonts w:ascii="Times New Roman" w:eastAsia="Times New Roman" w:hAnsi="Times New Roman" w:cs="Times New Roman"/>
          <w:color w:val="000000"/>
          <w:lang w:bidi="si-LK"/>
        </w:rPr>
        <w:t>API</w:t>
      </w:r>
      <w:r w:rsidRPr="00EB382B">
        <w:rPr>
          <w:rFonts w:ascii="Times New Roman" w:eastAsia="Times New Roman" w:hAnsi="Times New Roman" w:cs="Times New Roman"/>
          <w:color w:val="000000"/>
          <w:lang w:bidi="si-LK"/>
        </w:rPr>
        <w:t xml:space="preserve"> and infrastructure to develop and execute such applications in a cl</w:t>
      </w:r>
      <w:r w:rsidR="002E07EB">
        <w:rPr>
          <w:rFonts w:ascii="Times New Roman" w:eastAsia="Times New Roman" w:hAnsi="Times New Roman" w:cs="Times New Roman"/>
          <w:color w:val="000000"/>
          <w:lang w:bidi="si-LK"/>
        </w:rPr>
        <w:t>uster of computation nodes. The</w:t>
      </w:r>
      <w:r w:rsidRPr="00EB382B">
        <w:rPr>
          <w:rFonts w:ascii="Times New Roman" w:eastAsia="Times New Roman" w:hAnsi="Times New Roman" w:cs="Times New Roman"/>
          <w:color w:val="000000"/>
          <w:lang w:bidi="si-LK"/>
        </w:rPr>
        <w:t xml:space="preserve"> main ta</w:t>
      </w:r>
      <w:r w:rsidR="00E57B7C">
        <w:rPr>
          <w:rFonts w:ascii="Times New Roman" w:eastAsia="Times New Roman" w:hAnsi="Times New Roman" w:cs="Times New Roman"/>
          <w:color w:val="000000"/>
          <w:lang w:bidi="si-LK"/>
        </w:rPr>
        <w:t>s</w:t>
      </w:r>
      <w:r w:rsidRPr="00EB382B">
        <w:rPr>
          <w:rFonts w:ascii="Times New Roman" w:eastAsia="Times New Roman" w:hAnsi="Times New Roman" w:cs="Times New Roman"/>
          <w:color w:val="000000"/>
          <w:lang w:bidi="si-LK"/>
        </w:rPr>
        <w:t xml:space="preserve">ks </w:t>
      </w:r>
      <w:r w:rsidR="002E07EB">
        <w:rPr>
          <w:rFonts w:ascii="Times New Roman" w:eastAsia="Times New Roman" w:hAnsi="Times New Roman" w:cs="Times New Roman"/>
          <w:color w:val="000000"/>
          <w:lang w:bidi="si-LK"/>
        </w:rPr>
        <w:t xml:space="preserve">of </w:t>
      </w:r>
      <w:r w:rsidR="00CA7F71">
        <w:rPr>
          <w:rFonts w:ascii="Times New Roman" w:eastAsia="Times New Roman" w:hAnsi="Times New Roman" w:cs="Times New Roman"/>
          <w:color w:val="000000"/>
          <w:lang w:bidi="si-LK"/>
        </w:rPr>
        <w:t>a DSPF</w:t>
      </w:r>
      <w:r w:rsidR="002E07EB">
        <w:rPr>
          <w:rFonts w:ascii="Times New Roman" w:eastAsia="Times New Roman" w:hAnsi="Times New Roman" w:cs="Times New Roman"/>
          <w:color w:val="000000"/>
          <w:lang w:bidi="si-LK"/>
        </w:rPr>
        <w:t xml:space="preserve"> </w:t>
      </w:r>
      <w:r w:rsidRPr="00EB382B">
        <w:rPr>
          <w:rFonts w:ascii="Times New Roman" w:eastAsia="Times New Roman" w:hAnsi="Times New Roman" w:cs="Times New Roman"/>
          <w:color w:val="000000"/>
          <w:lang w:bidi="si-LK"/>
        </w:rPr>
        <w:t>include 1. Providing an API to develop streaming applications 2. Distributing the stream tasks in the cluster and managing the life cycle of tasks 3. Creating the communication fabric 4. Monitoring and gathering sta</w:t>
      </w:r>
      <w:r w:rsidR="00CB183A">
        <w:rPr>
          <w:rFonts w:ascii="Times New Roman" w:eastAsia="Times New Roman" w:hAnsi="Times New Roman" w:cs="Times New Roman"/>
          <w:color w:val="000000"/>
          <w:lang w:bidi="si-LK"/>
        </w:rPr>
        <w:t>tistics about the applications 5</w:t>
      </w:r>
      <w:r w:rsidRPr="00EB382B">
        <w:rPr>
          <w:rFonts w:ascii="Times New Roman" w:eastAsia="Times New Roman" w:hAnsi="Times New Roman" w:cs="Times New Roman"/>
          <w:color w:val="000000"/>
          <w:lang w:bidi="si-LK"/>
        </w:rPr>
        <w:t>. Provide mechanisms to recover from faults. These frameworks generally allow the same task to be executed in parallel and provide rich communication channels among the tasks. Some DSPF’s allow the applications to define the g</w:t>
      </w:r>
      <w:r w:rsidR="00571D38">
        <w:rPr>
          <w:rFonts w:ascii="Times New Roman" w:eastAsia="Times New Roman" w:hAnsi="Times New Roman" w:cs="Times New Roman"/>
          <w:color w:val="000000"/>
          <w:lang w:bidi="si-LK"/>
        </w:rPr>
        <w:t>raph explicitly and some create</w:t>
      </w:r>
      <w:r w:rsidRPr="00EB382B">
        <w:rPr>
          <w:rFonts w:ascii="Times New Roman" w:eastAsia="Times New Roman" w:hAnsi="Times New Roman" w:cs="Times New Roman"/>
          <w:color w:val="000000"/>
          <w:lang w:bidi="si-LK"/>
        </w:rPr>
        <w:t xml:space="preserve"> the graph dynamically at run time from implicit information.</w:t>
      </w:r>
    </w:p>
    <w:p w14:paraId="5D04FCA1" w14:textId="2195A121" w:rsidR="006E6E75" w:rsidRPr="002E07EB" w:rsidRDefault="00EB382B" w:rsidP="002E07EB">
      <w:pPr>
        <w:spacing w:after="0" w:line="276" w:lineRule="auto"/>
        <w:rPr>
          <w:rFonts w:ascii="Times New Roman" w:eastAsia="Times New Roman" w:hAnsi="Times New Roman" w:cs="Times New Roman"/>
          <w:sz w:val="24"/>
          <w:szCs w:val="24"/>
          <w:lang w:bidi="si-LK"/>
        </w:rPr>
      </w:pPr>
      <w:r w:rsidRPr="00EB382B">
        <w:rPr>
          <w:rFonts w:ascii="Times New Roman" w:eastAsia="Times New Roman" w:hAnsi="Times New Roman" w:cs="Times New Roman"/>
          <w:color w:val="000000"/>
          <w:lang w:bidi="si-LK"/>
        </w:rPr>
        <w:lastRenderedPageBreak/>
        <w:t xml:space="preserve">For most streaming applications latency is of utmost importance and the system should be able to recover fast enough from faults for the normal processing to continue with minimal effect to the applications. A detailed study of recovery methods possible for streaming </w:t>
      </w:r>
      <w:r w:rsidR="00940346">
        <w:rPr>
          <w:rFonts w:ascii="Times New Roman" w:eastAsia="Times New Roman" w:hAnsi="Times New Roman" w:cs="Times New Roman"/>
          <w:color w:val="000000"/>
          <w:lang w:bidi="si-LK"/>
        </w:rPr>
        <w:t xml:space="preserve">applications is available in </w:t>
      </w:r>
      <w:r w:rsidR="00940346">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Hwang&lt;/Author&gt;&lt;Year&gt;2005&lt;/Year&gt;&lt;RecNum&gt;39&lt;/RecNum&gt;&lt;DisplayText&gt;[8]&lt;/DisplayText&gt;&lt;record&gt;&lt;rec-number&gt;39&lt;/rec-number&gt;&lt;foreign-keys&gt;&lt;key app="EN" db-id="ds9tapdw0rvx5me0zv1ppt0dz0959d0fde5d"&gt;39&lt;/key&gt;&lt;/foreign-keys&gt;&lt;ref-type name="Conference Proceedings"&gt;10&lt;/ref-type&gt;&lt;contributors&gt;&lt;authors&gt;&lt;author&gt;Hwang, Jeong-Hyon&lt;/author&gt;&lt;author&gt;Balazinska, Magdalena&lt;/author&gt;&lt;author&gt;Rasin, Alex&lt;/author&gt;&lt;author&gt;Cetintemel, Ugur&lt;/author&gt;&lt;author&gt;Stonebraker, Michael&lt;/author&gt;&lt;author&gt;Zdonik, Stan&lt;/author&gt;&lt;/authors&gt;&lt;/contributors&gt;&lt;titles&gt;&lt;title&gt;High-availability algorithms for distributed stream processing&lt;/title&gt;&lt;secondary-title&gt;Data Engineering, 2005. ICDE 2005. Proceedings. 21st International Conference on&lt;/secondary-title&gt;&lt;/titles&gt;&lt;pages&gt;779-790&lt;/pages&gt;&lt;dates&gt;&lt;year&gt;2005&lt;/year&gt;&lt;/dates&gt;&lt;publisher&gt;IEEE&lt;/publisher&gt;&lt;isbn&gt;0769522858&lt;/isbn&gt;&lt;urls&gt;&lt;/urls&gt;&lt;/record&gt;&lt;/Cite&gt;&lt;/EndNote&gt;</w:instrText>
      </w:r>
      <w:r w:rsidR="00940346">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8" w:tooltip="Hwang, 2005 #39" w:history="1">
        <w:r w:rsidR="00534CAD">
          <w:rPr>
            <w:rFonts w:ascii="Times New Roman" w:eastAsia="Times New Roman" w:hAnsi="Times New Roman" w:cs="Times New Roman"/>
            <w:noProof/>
            <w:color w:val="000000"/>
            <w:lang w:bidi="si-LK"/>
          </w:rPr>
          <w:t>8</w:t>
        </w:r>
      </w:hyperlink>
      <w:r w:rsidR="006371E7">
        <w:rPr>
          <w:rFonts w:ascii="Times New Roman" w:eastAsia="Times New Roman" w:hAnsi="Times New Roman" w:cs="Times New Roman"/>
          <w:noProof/>
          <w:color w:val="000000"/>
          <w:lang w:bidi="si-LK"/>
        </w:rPr>
        <w:t>]</w:t>
      </w:r>
      <w:r w:rsidR="00940346">
        <w:rPr>
          <w:rFonts w:ascii="Times New Roman" w:eastAsia="Times New Roman" w:hAnsi="Times New Roman" w:cs="Times New Roman"/>
          <w:color w:val="000000"/>
          <w:lang w:bidi="si-LK"/>
        </w:rPr>
        <w:fldChar w:fldCharType="end"/>
      </w:r>
      <w:r w:rsidRPr="00EB382B">
        <w:rPr>
          <w:rFonts w:ascii="Times New Roman" w:eastAsia="Times New Roman" w:hAnsi="Times New Roman" w:cs="Times New Roman"/>
          <w:color w:val="000000"/>
          <w:lang w:bidi="si-LK"/>
        </w:rPr>
        <w:t xml:space="preserve">. In our work we </w:t>
      </w:r>
      <w:r w:rsidR="00A07A61">
        <w:rPr>
          <w:rFonts w:ascii="Times New Roman" w:eastAsia="Times New Roman" w:hAnsi="Times New Roman" w:cs="Times New Roman"/>
          <w:color w:val="000000"/>
          <w:lang w:bidi="si-LK"/>
        </w:rPr>
        <w:t xml:space="preserve">term </w:t>
      </w:r>
      <w:r w:rsidRPr="00EB382B">
        <w:rPr>
          <w:rFonts w:ascii="Times New Roman" w:eastAsia="Times New Roman" w:hAnsi="Times New Roman" w:cs="Times New Roman"/>
          <w:color w:val="000000"/>
          <w:lang w:bidi="si-LK"/>
        </w:rPr>
        <w:t xml:space="preserve">a real time </w:t>
      </w:r>
      <w:r w:rsidR="00571D38" w:rsidRPr="00EB382B">
        <w:rPr>
          <w:rFonts w:ascii="Times New Roman" w:eastAsia="Times New Roman" w:hAnsi="Times New Roman" w:cs="Times New Roman"/>
          <w:color w:val="000000"/>
          <w:lang w:bidi="si-LK"/>
        </w:rPr>
        <w:t>application</w:t>
      </w:r>
      <w:r w:rsidR="00571D38">
        <w:rPr>
          <w:rFonts w:ascii="Times New Roman" w:eastAsia="Times New Roman" w:hAnsi="Times New Roman" w:cs="Times New Roman"/>
          <w:color w:val="000000"/>
          <w:lang w:bidi="si-LK"/>
        </w:rPr>
        <w:t>s</w:t>
      </w:r>
      <w:r w:rsidR="00571D38" w:rsidRPr="00EB382B">
        <w:rPr>
          <w:rFonts w:ascii="Times New Roman" w:eastAsia="Times New Roman" w:hAnsi="Times New Roman" w:cs="Times New Roman"/>
          <w:color w:val="000000"/>
          <w:lang w:bidi="si-LK"/>
        </w:rPr>
        <w:t xml:space="preserve"> that</w:t>
      </w:r>
      <w:r w:rsidR="00571D38">
        <w:rPr>
          <w:rFonts w:ascii="Times New Roman" w:eastAsia="Times New Roman" w:hAnsi="Times New Roman" w:cs="Times New Roman"/>
          <w:color w:val="000000"/>
          <w:lang w:bidi="si-LK"/>
        </w:rPr>
        <w:t xml:space="preserve"> produces correct answers</w:t>
      </w:r>
      <w:r w:rsidRPr="00EB382B">
        <w:rPr>
          <w:rFonts w:ascii="Times New Roman" w:eastAsia="Times New Roman" w:hAnsi="Times New Roman" w:cs="Times New Roman"/>
          <w:color w:val="000000"/>
          <w:lang w:bidi="si-LK"/>
        </w:rPr>
        <w:t xml:space="preserve"> but </w:t>
      </w:r>
      <w:r w:rsidR="00571D38">
        <w:rPr>
          <w:rFonts w:ascii="Times New Roman" w:eastAsia="Times New Roman" w:hAnsi="Times New Roman" w:cs="Times New Roman"/>
          <w:color w:val="000000"/>
          <w:lang w:bidi="si-LK"/>
        </w:rPr>
        <w:t>violates</w:t>
      </w:r>
      <w:r w:rsidR="00A07A61">
        <w:rPr>
          <w:rFonts w:ascii="Times New Roman" w:eastAsia="Times New Roman" w:hAnsi="Times New Roman" w:cs="Times New Roman"/>
          <w:color w:val="000000"/>
          <w:lang w:bidi="si-LK"/>
        </w:rPr>
        <w:t xml:space="preserve"> </w:t>
      </w:r>
      <w:r w:rsidRPr="00EB382B">
        <w:rPr>
          <w:rFonts w:ascii="Times New Roman" w:eastAsia="Times New Roman" w:hAnsi="Times New Roman" w:cs="Times New Roman"/>
          <w:color w:val="000000"/>
          <w:lang w:bidi="si-LK"/>
        </w:rPr>
        <w:t xml:space="preserve">timing requirements as </w:t>
      </w:r>
      <w:r w:rsidR="00A07A61">
        <w:rPr>
          <w:rFonts w:ascii="Times New Roman" w:eastAsia="Times New Roman" w:hAnsi="Times New Roman" w:cs="Times New Roman"/>
          <w:color w:val="000000"/>
          <w:lang w:bidi="si-LK"/>
        </w:rPr>
        <w:t>having</w:t>
      </w:r>
      <w:r w:rsidRPr="00EB382B">
        <w:rPr>
          <w:rFonts w:ascii="Times New Roman" w:eastAsia="Times New Roman" w:hAnsi="Times New Roman" w:cs="Times New Roman"/>
          <w:color w:val="000000"/>
          <w:lang w:bidi="si-LK"/>
        </w:rPr>
        <w:t xml:space="preserve"> performance faults. </w:t>
      </w:r>
      <w:r w:rsidR="003D34F8">
        <w:rPr>
          <w:rFonts w:ascii="Times New Roman" w:eastAsia="Times New Roman" w:hAnsi="Times New Roman" w:cs="Times New Roman"/>
          <w:color w:val="000000"/>
          <w:lang w:bidi="si-LK"/>
        </w:rPr>
        <w:t>This proposal addresses</w:t>
      </w:r>
      <w:r w:rsidR="00571D38">
        <w:rPr>
          <w:rFonts w:ascii="Times New Roman" w:eastAsia="Times New Roman" w:hAnsi="Times New Roman" w:cs="Times New Roman"/>
          <w:color w:val="000000"/>
          <w:lang w:bidi="si-LK"/>
        </w:rPr>
        <w:t xml:space="preserve"> </w:t>
      </w:r>
      <w:r w:rsidR="002E07EB">
        <w:rPr>
          <w:rFonts w:ascii="Times New Roman" w:eastAsia="Times New Roman" w:hAnsi="Times New Roman" w:cs="Times New Roman"/>
          <w:color w:val="000000"/>
          <w:lang w:bidi="si-LK"/>
        </w:rPr>
        <w:t xml:space="preserve">(with same mechanisms) </w:t>
      </w:r>
      <w:r w:rsidR="00571D38">
        <w:rPr>
          <w:rFonts w:ascii="Times New Roman" w:eastAsia="Times New Roman" w:hAnsi="Times New Roman" w:cs="Times New Roman"/>
          <w:color w:val="000000"/>
          <w:lang w:bidi="si-LK"/>
        </w:rPr>
        <w:t xml:space="preserve">both </w:t>
      </w:r>
      <w:r w:rsidR="00B83EA6">
        <w:rPr>
          <w:rFonts w:ascii="Times New Roman" w:eastAsia="Times New Roman" w:hAnsi="Times New Roman" w:cs="Times New Roman"/>
          <w:color w:val="000000"/>
          <w:lang w:bidi="si-LK"/>
        </w:rPr>
        <w:t>explicit hardware/software</w:t>
      </w:r>
      <w:r w:rsidR="00571D38">
        <w:rPr>
          <w:rFonts w:ascii="Times New Roman" w:eastAsia="Times New Roman" w:hAnsi="Times New Roman" w:cs="Times New Roman"/>
          <w:color w:val="000000"/>
          <w:lang w:bidi="si-LK"/>
        </w:rPr>
        <w:t xml:space="preserve"> and performance faults.</w:t>
      </w:r>
    </w:p>
    <w:p w14:paraId="235C935E" w14:textId="77777777" w:rsidR="006E6E75" w:rsidRDefault="006E6E75" w:rsidP="00EB382B">
      <w:pPr>
        <w:spacing w:after="0" w:line="276" w:lineRule="auto"/>
        <w:jc w:val="both"/>
        <w:rPr>
          <w:rFonts w:ascii="Times New Roman" w:eastAsia="Times New Roman" w:hAnsi="Times New Roman" w:cs="Times New Roman"/>
          <w:color w:val="000000"/>
          <w:lang w:bidi="si-LK"/>
        </w:rPr>
      </w:pPr>
    </w:p>
    <w:p w14:paraId="11C6658F" w14:textId="1D12BDA8" w:rsidR="00A232FF" w:rsidRDefault="005F73CE"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noProof/>
          <w:color w:val="000000"/>
          <w:lang w:bidi="si-LK"/>
        </w:rPr>
        <mc:AlternateContent>
          <mc:Choice Requires="wpg">
            <w:drawing>
              <wp:anchor distT="0" distB="0" distL="114300" distR="114300" simplePos="0" relativeHeight="251666432" behindDoc="0" locked="0" layoutInCell="1" allowOverlap="1" wp14:anchorId="4114774D" wp14:editId="0903B7D1">
                <wp:simplePos x="0" y="0"/>
                <wp:positionH relativeFrom="column">
                  <wp:posOffset>-1905</wp:posOffset>
                </wp:positionH>
                <wp:positionV relativeFrom="paragraph">
                  <wp:posOffset>71755</wp:posOffset>
                </wp:positionV>
                <wp:extent cx="1847850" cy="3486150"/>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1847850" cy="3486150"/>
                          <a:chOff x="-1" y="0"/>
                          <a:chExt cx="1847851" cy="3486150"/>
                        </a:xfrm>
                      </wpg:grpSpPr>
                      <pic:pic xmlns:pic="http://schemas.openxmlformats.org/drawingml/2006/picture">
                        <pic:nvPicPr>
                          <pic:cNvPr id="6" name="Picture 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847850" cy="3086100"/>
                          </a:xfrm>
                          <a:prstGeom prst="rect">
                            <a:avLst/>
                          </a:prstGeom>
                        </pic:spPr>
                      </pic:pic>
                      <wps:wsp>
                        <wps:cNvPr id="217" name="Text Box 2"/>
                        <wps:cNvSpPr txBox="1">
                          <a:spLocks noChangeArrowheads="1"/>
                        </wps:cNvSpPr>
                        <wps:spPr bwMode="auto">
                          <a:xfrm>
                            <a:off x="-1" y="3076575"/>
                            <a:ext cx="1771650" cy="409575"/>
                          </a:xfrm>
                          <a:prstGeom prst="rect">
                            <a:avLst/>
                          </a:prstGeom>
                          <a:solidFill>
                            <a:srgbClr val="FFFFFF"/>
                          </a:solidFill>
                          <a:ln w="9525">
                            <a:noFill/>
                            <a:miter lim="800000"/>
                            <a:headEnd/>
                            <a:tailEnd/>
                          </a:ln>
                        </wps:spPr>
                        <wps:txbx>
                          <w:txbxContent>
                            <w:p w14:paraId="3A5290E4" w14:textId="4C165020" w:rsidR="005F73CE" w:rsidRPr="005F73CE" w:rsidRDefault="005F73CE" w:rsidP="005F73CE">
                              <w:pPr>
                                <w:pStyle w:val="Caption"/>
                                <w:jc w:val="center"/>
                                <w:rPr>
                                  <w:rFonts w:ascii="Times New Roman" w:eastAsia="Times New Roman" w:hAnsi="Times New Roman" w:cs="Times New Roman"/>
                                  <w:b/>
                                  <w:i w:val="0"/>
                                  <w:color w:val="auto"/>
                                  <w:sz w:val="22"/>
                                  <w:szCs w:val="22"/>
                                  <w:lang w:bidi="si-LK"/>
                                </w:rPr>
                              </w:pPr>
                              <w:r>
                                <w:rPr>
                                  <w:rFonts w:ascii="Times New Roman" w:eastAsia="Times New Roman" w:hAnsi="Times New Roman" w:cs="Times New Roman"/>
                                  <w:b/>
                                  <w:i w:val="0"/>
                                  <w:color w:val="auto"/>
                                  <w:sz w:val="22"/>
                                  <w:szCs w:val="22"/>
                                  <w:lang w:bidi="si-LK"/>
                                </w:rPr>
                                <w:t xml:space="preserve">Figure 2 Parallel SLAM Applicatio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114774D" id="Group 7" o:spid="_x0000_s1029" style="position:absolute;left:0;text-align:left;margin-left:-.15pt;margin-top:5.65pt;width:145.5pt;height:274.5pt;z-index:251666432;mso-width-relative:margin;mso-height-relative:margin" coordorigin="" coordsize="18478,34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">
                <v:shape id="Picture 6" o:spid="_x0000_s1030" type="#_x0000_t75" style="position:absolute;width:18478;height:30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emJJ/CAAAA2gAAAA8AAABkcnMvZG93bnJldi54bWxEj0FrAjEUhO8F/0N4grearYiV1ShFVDz0&#10;YFUEb4/Nc7O4eVmSqOu/bwTB4zAz3zDTeWtrcSMfKscKvvoZCOLC6YpLBYf96nMMIkRkjbVjUvCg&#10;APNZ52OKuXZ3/qPbLpYiQTjkqMDE2ORShsKQxdB3DXHyzs5bjEn6UmqP9wS3tRxk2UharDgtGGxo&#10;Yai47K5Wwbg4f5v1sVoOL7/bw2NlTuz9Salet/2ZgIjUxnf41d5oBSN4Xkk3QM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piSfwgAAANoAAAAPAAAAAAAAAAAAAAAAAJ8C&#10;AABkcnMvZG93bnJldi54bWxQSwUGAAAAAAQABAD3AAAAjgMAAAAA&#10;">
                  <v:imagedata r:id="rId9" o:title=""/>
                  <v:path arrowok="t"/>
                </v:shape>
                <v:shape id="Text Box 2" o:spid="_x0000_s1031" type="#_x0000_t202" style="position:absolute;top:30765;width:17716;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3A5290E4" w14:textId="4C165020" w:rsidR="005F73CE" w:rsidRPr="005F73CE" w:rsidRDefault="005F73CE" w:rsidP="005F73CE">
                        <w:pPr>
                          <w:pStyle w:val="Caption"/>
                          <w:jc w:val="center"/>
                          <w:rPr>
                            <w:rFonts w:ascii="Times New Roman" w:eastAsia="Times New Roman" w:hAnsi="Times New Roman" w:cs="Times New Roman"/>
                            <w:b/>
                            <w:i w:val="0"/>
                            <w:color w:val="auto"/>
                            <w:sz w:val="22"/>
                            <w:szCs w:val="22"/>
                            <w:lang w:bidi="si-LK"/>
                          </w:rPr>
                        </w:pPr>
                        <w:r>
                          <w:rPr>
                            <w:rFonts w:ascii="Times New Roman" w:eastAsia="Times New Roman" w:hAnsi="Times New Roman" w:cs="Times New Roman"/>
                            <w:b/>
                            <w:i w:val="0"/>
                            <w:color w:val="auto"/>
                            <w:sz w:val="22"/>
                            <w:szCs w:val="22"/>
                            <w:lang w:bidi="si-LK"/>
                          </w:rPr>
                          <w:t xml:space="preserve">Figure 2 Parallel SLAM Application </w:t>
                        </w:r>
                      </w:p>
                    </w:txbxContent>
                  </v:textbox>
                </v:shape>
                <w10:wrap type="square"/>
              </v:group>
            </w:pict>
          </mc:Fallback>
        </mc:AlternateContent>
      </w:r>
      <w:r w:rsidR="008671C4">
        <w:rPr>
          <w:rFonts w:ascii="Times New Roman" w:eastAsia="Times New Roman" w:hAnsi="Times New Roman" w:cs="Times New Roman"/>
          <w:color w:val="000000"/>
          <w:lang w:bidi="si-LK"/>
        </w:rPr>
        <w:t xml:space="preserve">We are </w:t>
      </w:r>
      <w:r w:rsidR="000772C9">
        <w:rPr>
          <w:rFonts w:ascii="Times New Roman" w:eastAsia="Times New Roman" w:hAnsi="Times New Roman" w:cs="Times New Roman"/>
          <w:color w:val="000000"/>
          <w:lang w:bidi="si-LK"/>
        </w:rPr>
        <w:t>exploring</w:t>
      </w:r>
      <w:r w:rsidR="008671C4">
        <w:rPr>
          <w:rFonts w:ascii="Times New Roman" w:eastAsia="Times New Roman" w:hAnsi="Times New Roman" w:cs="Times New Roman"/>
          <w:color w:val="000000"/>
          <w:lang w:bidi="si-LK"/>
        </w:rPr>
        <w:t xml:space="preserve"> cloud controlled </w:t>
      </w:r>
      <w:r w:rsidR="00EE7D0D">
        <w:rPr>
          <w:rFonts w:ascii="Times New Roman" w:eastAsia="Times New Roman" w:hAnsi="Times New Roman" w:cs="Times New Roman"/>
          <w:color w:val="000000"/>
          <w:lang w:bidi="si-LK"/>
        </w:rPr>
        <w:t xml:space="preserve">real time </w:t>
      </w:r>
      <w:r w:rsidR="008671C4">
        <w:rPr>
          <w:rFonts w:ascii="Times New Roman" w:eastAsia="Times New Roman" w:hAnsi="Times New Roman" w:cs="Times New Roman"/>
          <w:color w:val="000000"/>
          <w:lang w:bidi="si-LK"/>
        </w:rPr>
        <w:t>IoT applications</w:t>
      </w:r>
      <w:r w:rsidR="000772C9">
        <w:rPr>
          <w:rFonts w:ascii="Times New Roman" w:eastAsia="Times New Roman" w:hAnsi="Times New Roman" w:cs="Times New Roman"/>
          <w:color w:val="000000"/>
          <w:lang w:bidi="si-LK"/>
        </w:rPr>
        <w:t xml:space="preserve"> in two dimensions</w:t>
      </w:r>
      <w:r w:rsidR="008671C4">
        <w:rPr>
          <w:rFonts w:ascii="Times New Roman" w:eastAsia="Times New Roman" w:hAnsi="Times New Roman" w:cs="Times New Roman"/>
          <w:color w:val="000000"/>
          <w:lang w:bidi="si-LK"/>
        </w:rPr>
        <w:t xml:space="preserve">. </w:t>
      </w:r>
      <w:r w:rsidR="000772C9">
        <w:rPr>
          <w:rFonts w:ascii="Times New Roman" w:eastAsia="Times New Roman" w:hAnsi="Times New Roman" w:cs="Times New Roman"/>
          <w:color w:val="000000"/>
          <w:lang w:bidi="si-LK"/>
        </w:rPr>
        <w:t xml:space="preserve">In one dimension there are </w:t>
      </w:r>
      <w:r w:rsidR="00D418B3">
        <w:rPr>
          <w:rFonts w:ascii="Times New Roman" w:eastAsia="Times New Roman" w:hAnsi="Times New Roman" w:cs="Times New Roman"/>
          <w:color w:val="000000"/>
          <w:lang w:bidi="si-LK"/>
        </w:rPr>
        <w:t>computationally</w:t>
      </w:r>
      <w:r w:rsidR="000772C9">
        <w:rPr>
          <w:rFonts w:ascii="Times New Roman" w:eastAsia="Times New Roman" w:hAnsi="Times New Roman" w:cs="Times New Roman"/>
          <w:color w:val="000000"/>
          <w:lang w:bidi="si-LK"/>
        </w:rPr>
        <w:t xml:space="preserve"> intensive </w:t>
      </w:r>
      <w:r w:rsidR="00D418B3">
        <w:rPr>
          <w:rFonts w:ascii="Times New Roman" w:eastAsia="Times New Roman" w:hAnsi="Times New Roman" w:cs="Times New Roman"/>
          <w:color w:val="000000"/>
          <w:lang w:bidi="si-LK"/>
        </w:rPr>
        <w:t>algorithms for processing device data</w:t>
      </w:r>
      <w:r w:rsidR="000772C9">
        <w:rPr>
          <w:rFonts w:ascii="Times New Roman" w:eastAsia="Times New Roman" w:hAnsi="Times New Roman" w:cs="Times New Roman"/>
          <w:color w:val="000000"/>
          <w:lang w:bidi="si-LK"/>
        </w:rPr>
        <w:t xml:space="preserve"> that can benefit from cloud based processing for real time response. These methods are powerful but impossible to run near the </w:t>
      </w:r>
      <w:r w:rsidR="00A232FF">
        <w:rPr>
          <w:rFonts w:ascii="Times New Roman" w:eastAsia="Times New Roman" w:hAnsi="Times New Roman" w:cs="Times New Roman"/>
          <w:color w:val="000000"/>
          <w:lang w:bidi="si-LK"/>
        </w:rPr>
        <w:t>devices</w:t>
      </w:r>
      <w:r w:rsidR="000772C9">
        <w:rPr>
          <w:rFonts w:ascii="Times New Roman" w:eastAsia="Times New Roman" w:hAnsi="Times New Roman" w:cs="Times New Roman"/>
          <w:color w:val="000000"/>
          <w:lang w:bidi="si-LK"/>
        </w:rPr>
        <w:t xml:space="preserve"> due to high </w:t>
      </w:r>
      <w:r w:rsidR="0064656D">
        <w:rPr>
          <w:rFonts w:ascii="Times New Roman" w:eastAsia="Times New Roman" w:hAnsi="Times New Roman" w:cs="Times New Roman"/>
          <w:color w:val="000000"/>
          <w:lang w:bidi="si-LK"/>
        </w:rPr>
        <w:t>computational</w:t>
      </w:r>
      <w:r w:rsidR="000772C9">
        <w:rPr>
          <w:rFonts w:ascii="Times New Roman" w:eastAsia="Times New Roman" w:hAnsi="Times New Roman" w:cs="Times New Roman"/>
          <w:color w:val="000000"/>
          <w:lang w:bidi="si-LK"/>
        </w:rPr>
        <w:t xml:space="preserve"> and specialized hardware requirements. In the other dimension</w:t>
      </w:r>
      <w:r w:rsidR="0064656D">
        <w:rPr>
          <w:rFonts w:ascii="Times New Roman" w:eastAsia="Times New Roman" w:hAnsi="Times New Roman" w:cs="Times New Roman"/>
          <w:color w:val="000000"/>
          <w:lang w:bidi="si-LK"/>
        </w:rPr>
        <w:t xml:space="preserve"> there are applications that have</w:t>
      </w:r>
      <w:r w:rsidR="000772C9">
        <w:rPr>
          <w:rFonts w:ascii="Times New Roman" w:eastAsia="Times New Roman" w:hAnsi="Times New Roman" w:cs="Times New Roman"/>
          <w:color w:val="000000"/>
          <w:lang w:bidi="si-LK"/>
        </w:rPr>
        <w:t xml:space="preserve"> to be scaled to support vast number of devices and are inherently suitable for central data processing. We are developing a parallel particle filtering based SLAM</w:t>
      </w:r>
      <w:r w:rsidR="00D418B3" w:rsidRPr="00D418B3">
        <w:rPr>
          <w:rFonts w:ascii="Times New Roman" w:eastAsia="Times New Roman" w:hAnsi="Times New Roman" w:cs="Times New Roman"/>
          <w:color w:val="000000"/>
          <w:lang w:bidi="si-LK"/>
        </w:rPr>
        <w:t xml:space="preserve"> </w:t>
      </w:r>
      <w:r w:rsidR="00D418B3">
        <w:rPr>
          <w:rFonts w:ascii="Times New Roman" w:eastAsia="Times New Roman" w:hAnsi="Times New Roman" w:cs="Times New Roman"/>
          <w:color w:val="000000"/>
          <w:lang w:bidi="si-LK"/>
        </w:rPr>
        <w:fldChar w:fldCharType="begin"/>
      </w:r>
      <w:r w:rsidR="00D418B3">
        <w:rPr>
          <w:rFonts w:ascii="Times New Roman" w:eastAsia="Times New Roman" w:hAnsi="Times New Roman" w:cs="Times New Roman"/>
          <w:color w:val="000000"/>
          <w:lang w:bidi="si-LK"/>
        </w:rPr>
        <w:instrText xml:space="preserve"> ADDIN EN.CITE &lt;EndNote&gt;&lt;Cite&gt;&lt;Author&gt;Grisetti&lt;/Author&gt;&lt;Year&gt;2005&lt;/Year&gt;&lt;RecNum&gt;47&lt;/RecNum&gt;&lt;DisplayText&gt;[9, 10]&lt;/DisplayText&gt;&lt;record&gt;&lt;rec-number&gt;47&lt;/rec-number&gt;&lt;foreign-keys&gt;&lt;key app="EN" db-id="ds9tapdw0rvx5me0zv1ppt0dz0959d0fde5d"&gt;47&lt;/key&gt;&lt;/foreign-keys&gt;&lt;ref-type name="Conference Proceedings"&gt;10&lt;/ref-type&gt;&lt;contributors&gt;&lt;authors&gt;&lt;author&gt;Grisetti, Giorgio&lt;/author&gt;&lt;author&gt;Stachniss, Cyrill&lt;/author&gt;&lt;author&gt;Burgard, Wolfram&lt;/author&gt;&lt;/authors&gt;&lt;/contributors&gt;&lt;titles&gt;&lt;title&gt;Improving grid-based slam with rao-blackwellized particle filters by adaptive proposals and selective resampling&lt;/title&gt;&lt;secondary-title&gt;Robotics and Automation, 2005. ICRA 2005. Proceedings of the 2005 IEEE International Conference on&lt;/secondary-title&gt;&lt;/titles&gt;&lt;pages&gt;2432-2437&lt;/pages&gt;&lt;dates&gt;&lt;year&gt;2005&lt;/year&gt;&lt;/dates&gt;&lt;publisher&gt;IEEE&lt;/publisher&gt;&lt;isbn&gt;078038914X&lt;/isbn&gt;&lt;urls&gt;&lt;/urls&gt;&lt;/record&gt;&lt;/Cite&gt;&lt;Cite&gt;&lt;Author&gt;Grisetti&lt;/Author&gt;&lt;Year&gt;2007&lt;/Year&gt;&lt;RecNum&gt;46&lt;/RecNum&gt;&lt;record&gt;&lt;rec-number&gt;46&lt;/rec-number&gt;&lt;foreign-keys&gt;&lt;key app="EN" db-id="ds9tapdw0rvx5me0zv1ppt0dz0959d0fde5d"&gt;46&lt;/key&gt;&lt;/foreign-keys&gt;&lt;ref-type name="Journal Article"&gt;17&lt;/ref-type&gt;&lt;contributors&gt;&lt;authors&gt;&lt;author&gt;Grisetti, Giorgio&lt;/author&gt;&lt;author&gt;Stachniss, Cyrill&lt;/author&gt;&lt;author&gt;Burgard, Wolfram&lt;/author&gt;&lt;/authors&gt;&lt;/contributors&gt;&lt;titles&gt;&lt;title&gt;Improved techniques for grid mapping with rao-blackwellized particle filters&lt;/title&gt;&lt;secondary-title&gt;Robotics, IEEE Transactions on&lt;/secondary-title&gt;&lt;/titles&gt;&lt;periodical&gt;&lt;full-title&gt;Robotics, IEEE Transactions on&lt;/full-title&gt;&lt;/periodical&gt;&lt;pages&gt;34-46&lt;/pages&gt;&lt;volume&gt;23&lt;/volume&gt;&lt;number&gt;1&lt;/number&gt;&lt;dates&gt;&lt;year&gt;2007&lt;/year&gt;&lt;/dates&gt;&lt;isbn&gt;1552-3098&lt;/isbn&gt;&lt;urls&gt;&lt;/urls&gt;&lt;/record&gt;&lt;/Cite&gt;&lt;/EndNote&gt;</w:instrText>
      </w:r>
      <w:r w:rsidR="00D418B3">
        <w:rPr>
          <w:rFonts w:ascii="Times New Roman" w:eastAsia="Times New Roman" w:hAnsi="Times New Roman" w:cs="Times New Roman"/>
          <w:color w:val="000000"/>
          <w:lang w:bidi="si-LK"/>
        </w:rPr>
        <w:fldChar w:fldCharType="separate"/>
      </w:r>
      <w:r w:rsidR="00D418B3">
        <w:rPr>
          <w:rFonts w:ascii="Times New Roman" w:eastAsia="Times New Roman" w:hAnsi="Times New Roman" w:cs="Times New Roman"/>
          <w:noProof/>
          <w:color w:val="000000"/>
          <w:lang w:bidi="si-LK"/>
        </w:rPr>
        <w:t>[</w:t>
      </w:r>
      <w:hyperlink w:anchor="_ENREF_9" w:tooltip="Grisetti, 2005 #47" w:history="1">
        <w:r w:rsidR="00534CAD">
          <w:rPr>
            <w:rFonts w:ascii="Times New Roman" w:eastAsia="Times New Roman" w:hAnsi="Times New Roman" w:cs="Times New Roman"/>
            <w:noProof/>
            <w:color w:val="000000"/>
            <w:lang w:bidi="si-LK"/>
          </w:rPr>
          <w:t>9</w:t>
        </w:r>
      </w:hyperlink>
      <w:r w:rsidR="00D418B3">
        <w:rPr>
          <w:rFonts w:ascii="Times New Roman" w:eastAsia="Times New Roman" w:hAnsi="Times New Roman" w:cs="Times New Roman"/>
          <w:noProof/>
          <w:color w:val="000000"/>
          <w:lang w:bidi="si-LK"/>
        </w:rPr>
        <w:t xml:space="preserve">, </w:t>
      </w:r>
      <w:hyperlink w:anchor="_ENREF_10" w:tooltip="Grisetti, 2007 #46" w:history="1">
        <w:r w:rsidR="00534CAD">
          <w:rPr>
            <w:rFonts w:ascii="Times New Roman" w:eastAsia="Times New Roman" w:hAnsi="Times New Roman" w:cs="Times New Roman"/>
            <w:noProof/>
            <w:color w:val="000000"/>
            <w:lang w:bidi="si-LK"/>
          </w:rPr>
          <w:t>10</w:t>
        </w:r>
      </w:hyperlink>
      <w:r w:rsidR="00D418B3">
        <w:rPr>
          <w:rFonts w:ascii="Times New Roman" w:eastAsia="Times New Roman" w:hAnsi="Times New Roman" w:cs="Times New Roman"/>
          <w:noProof/>
          <w:color w:val="000000"/>
          <w:lang w:bidi="si-LK"/>
        </w:rPr>
        <w:t>]</w:t>
      </w:r>
      <w:r w:rsidR="00D418B3">
        <w:rPr>
          <w:rFonts w:ascii="Times New Roman" w:eastAsia="Times New Roman" w:hAnsi="Times New Roman" w:cs="Times New Roman"/>
          <w:color w:val="000000"/>
          <w:lang w:bidi="si-LK"/>
        </w:rPr>
        <w:fldChar w:fldCharType="end"/>
      </w:r>
      <w:r w:rsidR="000772C9">
        <w:rPr>
          <w:rFonts w:ascii="Times New Roman" w:eastAsia="Times New Roman" w:hAnsi="Times New Roman" w:cs="Times New Roman"/>
          <w:color w:val="000000"/>
          <w:lang w:bidi="si-LK"/>
        </w:rPr>
        <w:t xml:space="preserve"> algorithm and </w:t>
      </w:r>
      <w:r w:rsidR="00A56CE6">
        <w:rPr>
          <w:rFonts w:ascii="Times New Roman" w:eastAsia="Times New Roman" w:hAnsi="Times New Roman" w:cs="Times New Roman"/>
          <w:color w:val="000000"/>
          <w:lang w:bidi="si-LK"/>
        </w:rPr>
        <w:t>Deep learning based drone</w:t>
      </w:r>
      <w:r w:rsidR="00D418B3">
        <w:rPr>
          <w:rFonts w:ascii="Times New Roman" w:eastAsia="Times New Roman" w:hAnsi="Times New Roman" w:cs="Times New Roman"/>
          <w:color w:val="000000"/>
          <w:lang w:bidi="si-LK"/>
        </w:rPr>
        <w:fldChar w:fldCharType="begin"/>
      </w:r>
      <w:r w:rsidR="00D418B3">
        <w:rPr>
          <w:rFonts w:ascii="Times New Roman" w:eastAsia="Times New Roman" w:hAnsi="Times New Roman" w:cs="Times New Roman"/>
          <w:color w:val="000000"/>
          <w:lang w:bidi="si-LK"/>
        </w:rPr>
        <w:instrText xml:space="preserve"> ADDIN EN.CITE &lt;EndNote&gt;&lt;Cite&gt;&lt;Author&gt;Bristeau&lt;/Author&gt;&lt;Year&gt;2011&lt;/Year&gt;&lt;RecNum&gt;45&lt;/RecNum&gt;&lt;DisplayText&gt;[11]&lt;/DisplayText&gt;&lt;record&gt;&lt;rec-number&gt;45&lt;/rec-number&gt;&lt;foreign-keys&gt;&lt;key app="EN" db-id="ds9tapdw0rvx5me0zv1ppt0dz0959d0fde5d"&gt;45&lt;/key&gt;&lt;/foreign-keys&gt;&lt;ref-type name="Conference Proceedings"&gt;10&lt;/ref-type&gt;&lt;contributors&gt;&lt;authors&gt;&lt;author&gt;Bristeau, Pierre-Jean&lt;/author&gt;&lt;author&gt;Callou, François&lt;/author&gt;&lt;author&gt;Vissière, David&lt;/author&gt;&lt;author&gt;Petit, Nicolas&lt;/author&gt;&lt;/authors&gt;&lt;/contributors&gt;&lt;titles&gt;&lt;title&gt;The navigation and control technology inside the ar. drone micro uav&lt;/title&gt;&lt;secondary-title&gt;18th IFAC world congress&lt;/secondary-title&gt;&lt;/titles&gt;&lt;pages&gt;1477-1484&lt;/pages&gt;&lt;volume&gt;18&lt;/volume&gt;&lt;number&gt;1&lt;/number&gt;&lt;dates&gt;&lt;year&gt;2011&lt;/year&gt;&lt;/dates&gt;&lt;urls&gt;&lt;/urls&gt;&lt;/record&gt;&lt;/Cite&gt;&lt;/EndNote&gt;</w:instrText>
      </w:r>
      <w:r w:rsidR="00D418B3">
        <w:rPr>
          <w:rFonts w:ascii="Times New Roman" w:eastAsia="Times New Roman" w:hAnsi="Times New Roman" w:cs="Times New Roman"/>
          <w:color w:val="000000"/>
          <w:lang w:bidi="si-LK"/>
        </w:rPr>
        <w:fldChar w:fldCharType="separate"/>
      </w:r>
      <w:r w:rsidR="00D418B3">
        <w:rPr>
          <w:rFonts w:ascii="Times New Roman" w:eastAsia="Times New Roman" w:hAnsi="Times New Roman" w:cs="Times New Roman"/>
          <w:noProof/>
          <w:color w:val="000000"/>
          <w:lang w:bidi="si-LK"/>
        </w:rPr>
        <w:t>[</w:t>
      </w:r>
      <w:hyperlink w:anchor="_ENREF_11" w:tooltip="Bristeau, 2011 #45" w:history="1">
        <w:r w:rsidR="00534CAD">
          <w:rPr>
            <w:rFonts w:ascii="Times New Roman" w:eastAsia="Times New Roman" w:hAnsi="Times New Roman" w:cs="Times New Roman"/>
            <w:noProof/>
            <w:color w:val="000000"/>
            <w:lang w:bidi="si-LK"/>
          </w:rPr>
          <w:t>11</w:t>
        </w:r>
      </w:hyperlink>
      <w:r w:rsidR="00D418B3">
        <w:rPr>
          <w:rFonts w:ascii="Times New Roman" w:eastAsia="Times New Roman" w:hAnsi="Times New Roman" w:cs="Times New Roman"/>
          <w:noProof/>
          <w:color w:val="000000"/>
          <w:lang w:bidi="si-LK"/>
        </w:rPr>
        <w:t>]</w:t>
      </w:r>
      <w:r w:rsidR="00D418B3">
        <w:rPr>
          <w:rFonts w:ascii="Times New Roman" w:eastAsia="Times New Roman" w:hAnsi="Times New Roman" w:cs="Times New Roman"/>
          <w:color w:val="000000"/>
          <w:lang w:bidi="si-LK"/>
        </w:rPr>
        <w:fldChar w:fldCharType="end"/>
      </w:r>
      <w:r w:rsidR="00A56CE6">
        <w:rPr>
          <w:rFonts w:ascii="Times New Roman" w:eastAsia="Times New Roman" w:hAnsi="Times New Roman" w:cs="Times New Roman"/>
          <w:color w:val="000000"/>
          <w:lang w:bidi="si-LK"/>
        </w:rPr>
        <w:t xml:space="preserve"> control algorithm both fit in to the first category. </w:t>
      </w:r>
      <w:r w:rsidR="00D418B3">
        <w:rPr>
          <w:rFonts w:ascii="Times New Roman" w:eastAsia="Times New Roman" w:hAnsi="Times New Roman" w:cs="Times New Roman"/>
          <w:color w:val="000000"/>
          <w:lang w:bidi="si-LK"/>
        </w:rPr>
        <w:t>As an application to second category, we</w:t>
      </w:r>
      <w:r w:rsidR="00A56CE6">
        <w:rPr>
          <w:rFonts w:ascii="Times New Roman" w:eastAsia="Times New Roman" w:hAnsi="Times New Roman" w:cs="Times New Roman"/>
          <w:color w:val="000000"/>
          <w:lang w:bidi="si-LK"/>
        </w:rPr>
        <w:t xml:space="preserve"> are developing a robot swarm algorithm </w:t>
      </w:r>
      <w:r w:rsidR="00D418B3">
        <w:rPr>
          <w:rFonts w:ascii="Times New Roman" w:eastAsia="Times New Roman" w:hAnsi="Times New Roman" w:cs="Times New Roman"/>
          <w:color w:val="000000"/>
          <w:lang w:bidi="si-LK"/>
        </w:rPr>
        <w:t>for</w:t>
      </w:r>
      <w:r w:rsidR="00A56CE6">
        <w:rPr>
          <w:rFonts w:ascii="Times New Roman" w:eastAsia="Times New Roman" w:hAnsi="Times New Roman" w:cs="Times New Roman"/>
          <w:color w:val="000000"/>
          <w:lang w:bidi="si-LK"/>
        </w:rPr>
        <w:t xml:space="preserve"> n-body collision </w:t>
      </w:r>
      <w:r w:rsidR="00D418B3">
        <w:rPr>
          <w:rFonts w:ascii="Times New Roman" w:eastAsia="Times New Roman" w:hAnsi="Times New Roman" w:cs="Times New Roman"/>
          <w:color w:val="000000"/>
          <w:lang w:bidi="si-LK"/>
        </w:rPr>
        <w:t xml:space="preserve">avoidance </w:t>
      </w:r>
      <w:r w:rsidR="00D418B3">
        <w:rPr>
          <w:rFonts w:ascii="Times New Roman" w:eastAsia="Times New Roman" w:hAnsi="Times New Roman" w:cs="Times New Roman"/>
          <w:color w:val="000000"/>
          <w:lang w:bidi="si-LK"/>
        </w:rPr>
        <w:fldChar w:fldCharType="begin">
          <w:fldData xml:space="preserve">PEVuZE5vdGU+PENpdGU+PEF1dGhvcj5DbGFlczwvQXV0aG9yPjxZZWFyPjIwMTI8L1llYXI+PFJl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</w:fldData>
        </w:fldChar>
      </w:r>
      <w:r w:rsidR="00D418B3">
        <w:rPr>
          <w:rFonts w:ascii="Times New Roman" w:eastAsia="Times New Roman" w:hAnsi="Times New Roman" w:cs="Times New Roman"/>
          <w:color w:val="000000"/>
          <w:lang w:bidi="si-LK"/>
        </w:rPr>
        <w:instrText xml:space="preserve"> ADDIN EN.CITE </w:instrText>
      </w:r>
      <w:r w:rsidR="00D418B3">
        <w:rPr>
          <w:rFonts w:ascii="Times New Roman" w:eastAsia="Times New Roman" w:hAnsi="Times New Roman" w:cs="Times New Roman"/>
          <w:color w:val="000000"/>
          <w:lang w:bidi="si-LK"/>
        </w:rPr>
        <w:fldChar w:fldCharType="begin">
          <w:fldData xml:space="preserve">PEVuZE5vdGU+PENpdGU+PEF1dGhvcj5DbGFlczwvQXV0aG9yPjxZZWFyPjIwMTI8L1llYXI+PFJl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</w:fldData>
        </w:fldChar>
      </w:r>
      <w:r w:rsidR="00D418B3">
        <w:rPr>
          <w:rFonts w:ascii="Times New Roman" w:eastAsia="Times New Roman" w:hAnsi="Times New Roman" w:cs="Times New Roman"/>
          <w:color w:val="000000"/>
          <w:lang w:bidi="si-LK"/>
        </w:rPr>
        <w:instrText xml:space="preserve"> ADDIN EN.CITE.DATA </w:instrText>
      </w:r>
      <w:r w:rsidR="00D418B3">
        <w:rPr>
          <w:rFonts w:ascii="Times New Roman" w:eastAsia="Times New Roman" w:hAnsi="Times New Roman" w:cs="Times New Roman"/>
          <w:color w:val="000000"/>
          <w:lang w:bidi="si-LK"/>
        </w:rPr>
      </w:r>
      <w:r w:rsidR="00D418B3">
        <w:rPr>
          <w:rFonts w:ascii="Times New Roman" w:eastAsia="Times New Roman" w:hAnsi="Times New Roman" w:cs="Times New Roman"/>
          <w:color w:val="000000"/>
          <w:lang w:bidi="si-LK"/>
        </w:rPr>
        <w:fldChar w:fldCharType="end"/>
      </w:r>
      <w:r w:rsidR="00D418B3">
        <w:rPr>
          <w:rFonts w:ascii="Times New Roman" w:eastAsia="Times New Roman" w:hAnsi="Times New Roman" w:cs="Times New Roman"/>
          <w:color w:val="000000"/>
          <w:lang w:bidi="si-LK"/>
        </w:rPr>
      </w:r>
      <w:r w:rsidR="00D418B3">
        <w:rPr>
          <w:rFonts w:ascii="Times New Roman" w:eastAsia="Times New Roman" w:hAnsi="Times New Roman" w:cs="Times New Roman"/>
          <w:color w:val="000000"/>
          <w:lang w:bidi="si-LK"/>
        </w:rPr>
        <w:fldChar w:fldCharType="separate"/>
      </w:r>
      <w:r w:rsidR="00D418B3">
        <w:rPr>
          <w:rFonts w:ascii="Times New Roman" w:eastAsia="Times New Roman" w:hAnsi="Times New Roman" w:cs="Times New Roman"/>
          <w:noProof/>
          <w:color w:val="000000"/>
          <w:lang w:bidi="si-LK"/>
        </w:rPr>
        <w:t>[</w:t>
      </w:r>
      <w:hyperlink w:anchor="_ENREF_12" w:tooltip="Claes, 2012 #50" w:history="1">
        <w:r w:rsidR="00534CAD">
          <w:rPr>
            <w:rFonts w:ascii="Times New Roman" w:eastAsia="Times New Roman" w:hAnsi="Times New Roman" w:cs="Times New Roman"/>
            <w:noProof/>
            <w:color w:val="000000"/>
            <w:lang w:bidi="si-LK"/>
          </w:rPr>
          <w:t>12-14</w:t>
        </w:r>
      </w:hyperlink>
      <w:r w:rsidR="00D418B3">
        <w:rPr>
          <w:rFonts w:ascii="Times New Roman" w:eastAsia="Times New Roman" w:hAnsi="Times New Roman" w:cs="Times New Roman"/>
          <w:noProof/>
          <w:color w:val="000000"/>
          <w:lang w:bidi="si-LK"/>
        </w:rPr>
        <w:t>]</w:t>
      </w:r>
      <w:r w:rsidR="00D418B3">
        <w:rPr>
          <w:rFonts w:ascii="Times New Roman" w:eastAsia="Times New Roman" w:hAnsi="Times New Roman" w:cs="Times New Roman"/>
          <w:color w:val="000000"/>
          <w:lang w:bidi="si-LK"/>
        </w:rPr>
        <w:fldChar w:fldCharType="end"/>
      </w:r>
      <w:r w:rsidR="00A56CE6">
        <w:rPr>
          <w:rFonts w:ascii="Times New Roman" w:eastAsia="Times New Roman" w:hAnsi="Times New Roman" w:cs="Times New Roman"/>
          <w:color w:val="000000"/>
          <w:lang w:bidi="si-LK"/>
        </w:rPr>
        <w:t xml:space="preserve"> that </w:t>
      </w:r>
      <w:r w:rsidR="00D418B3">
        <w:rPr>
          <w:rFonts w:ascii="Times New Roman" w:eastAsia="Times New Roman" w:hAnsi="Times New Roman" w:cs="Times New Roman"/>
          <w:color w:val="000000"/>
          <w:lang w:bidi="si-LK"/>
        </w:rPr>
        <w:t>can</w:t>
      </w:r>
      <w:r w:rsidR="00A56CE6">
        <w:rPr>
          <w:rFonts w:ascii="Times New Roman" w:eastAsia="Times New Roman" w:hAnsi="Times New Roman" w:cs="Times New Roman"/>
          <w:color w:val="000000"/>
          <w:lang w:bidi="si-LK"/>
        </w:rPr>
        <w:t xml:space="preserve"> </w:t>
      </w:r>
      <w:r w:rsidR="00D418B3">
        <w:rPr>
          <w:rFonts w:ascii="Times New Roman" w:eastAsia="Times New Roman" w:hAnsi="Times New Roman" w:cs="Times New Roman"/>
          <w:color w:val="000000"/>
          <w:lang w:bidi="si-LK"/>
        </w:rPr>
        <w:t>scale</w:t>
      </w:r>
      <w:r w:rsidR="00A56CE6">
        <w:rPr>
          <w:rFonts w:ascii="Times New Roman" w:eastAsia="Times New Roman" w:hAnsi="Times New Roman" w:cs="Times New Roman"/>
          <w:color w:val="000000"/>
          <w:lang w:bidi="si-LK"/>
        </w:rPr>
        <w:t xml:space="preserve"> for large number of robots. We have made good progress in the parallel particle filtering algorithm and n-body collision avoidance algorithm</w:t>
      </w:r>
      <w:r w:rsidR="00F563DF">
        <w:rPr>
          <w:rFonts w:ascii="Times New Roman" w:eastAsia="Times New Roman" w:hAnsi="Times New Roman" w:cs="Times New Roman"/>
          <w:color w:val="000000"/>
          <w:lang w:bidi="si-LK"/>
        </w:rPr>
        <w:t>, having</w:t>
      </w:r>
      <w:r w:rsidR="00A56CE6">
        <w:rPr>
          <w:rFonts w:ascii="Times New Roman" w:eastAsia="Times New Roman" w:hAnsi="Times New Roman" w:cs="Times New Roman"/>
          <w:color w:val="000000"/>
          <w:lang w:bidi="si-LK"/>
        </w:rPr>
        <w:t xml:space="preserve"> working versions with very good performance characteristics. </w:t>
      </w:r>
      <w:r w:rsidR="00B61378">
        <w:rPr>
          <w:rFonts w:ascii="Times New Roman" w:eastAsia="Times New Roman" w:hAnsi="Times New Roman" w:cs="Times New Roman"/>
          <w:color w:val="000000"/>
          <w:lang w:bidi="si-LK"/>
        </w:rPr>
        <w:t>The deep learning based drone control algorithm is at the beginning stages and we are making progress on that front.</w:t>
      </w:r>
      <w:r w:rsidR="00115F44">
        <w:rPr>
          <w:rFonts w:ascii="Times New Roman" w:eastAsia="Times New Roman" w:hAnsi="Times New Roman" w:cs="Times New Roman"/>
          <w:color w:val="000000"/>
          <w:lang w:bidi="si-LK"/>
        </w:rPr>
        <w:t xml:space="preserve"> The parallel SLAM and n-body collision avoidance algorithms use Turtlebot</w:t>
      </w:r>
      <w:r w:rsidR="00115F44">
        <w:rPr>
          <w:rFonts w:ascii="Times New Roman" w:eastAsia="Times New Roman" w:hAnsi="Times New Roman" w:cs="Times New Roman"/>
          <w:color w:val="000000"/>
          <w:lang w:bidi="si-LK"/>
        </w:rPr>
        <w:fldChar w:fldCharType="begin"/>
      </w:r>
      <w:r w:rsidR="00115F44">
        <w:rPr>
          <w:rFonts w:ascii="Times New Roman" w:eastAsia="Times New Roman" w:hAnsi="Times New Roman" w:cs="Times New Roman"/>
          <w:color w:val="000000"/>
          <w:lang w:bidi="si-LK"/>
        </w:rPr>
        <w:instrText xml:space="preserve"> ADDIN EN.CITE &lt;EndNote&gt;&lt;Cite&gt;&lt;Author&gt;Garage&lt;/Author&gt;&lt;Year&gt;2011&lt;/Year&gt;&lt;RecNum&gt;20&lt;/RecNum&gt;&lt;DisplayText&gt;[15]&lt;/DisplayText&gt;&lt;record&gt;&lt;rec-number&gt;20&lt;/rec-number&gt;&lt;foreign-keys&gt;&lt;key app="EN" db-id="ds9tapdw0rvx5me0zv1ppt0dz0959d0fde5d"&gt;20&lt;/key&gt;&lt;/foreign-keys&gt;&lt;ref-type name="Journal Article"&gt;17&lt;/ref-type&gt;&lt;contributors&gt;&lt;authors&gt;&lt;author&gt;Garage, Willow&lt;/author&gt;&lt;/authors&gt;&lt;/contributors&gt;&lt;titles&gt;&lt;title&gt;TurtleBot&lt;/title&gt;&lt;secondary-title&gt;Website: http://turtlebot. com/last visited&lt;/secondary-title&gt;&lt;/titles&gt;&lt;periodical&gt;&lt;full-title&gt;Website: http://turtlebot. com/last visited&lt;/full-title&gt;&lt;/periodical&gt;&lt;pages&gt;11-25&lt;/pages&gt;&lt;dates&gt;&lt;year&gt;2011&lt;/year&gt;&lt;/dates&gt;&lt;urls&gt;&lt;/urls&gt;&lt;/record&gt;&lt;/Cite&gt;&lt;/EndNote&gt;</w:instrText>
      </w:r>
      <w:r w:rsidR="00115F44">
        <w:rPr>
          <w:rFonts w:ascii="Times New Roman" w:eastAsia="Times New Roman" w:hAnsi="Times New Roman" w:cs="Times New Roman"/>
          <w:color w:val="000000"/>
          <w:lang w:bidi="si-LK"/>
        </w:rPr>
        <w:fldChar w:fldCharType="separate"/>
      </w:r>
      <w:r w:rsidR="00115F44">
        <w:rPr>
          <w:rFonts w:ascii="Times New Roman" w:eastAsia="Times New Roman" w:hAnsi="Times New Roman" w:cs="Times New Roman"/>
          <w:noProof/>
          <w:color w:val="000000"/>
          <w:lang w:bidi="si-LK"/>
        </w:rPr>
        <w:t>[</w:t>
      </w:r>
      <w:hyperlink w:anchor="_ENREF_15" w:tooltip="Garage, 2011 #20" w:history="1">
        <w:r w:rsidR="00534CAD">
          <w:rPr>
            <w:rFonts w:ascii="Times New Roman" w:eastAsia="Times New Roman" w:hAnsi="Times New Roman" w:cs="Times New Roman"/>
            <w:noProof/>
            <w:color w:val="000000"/>
            <w:lang w:bidi="si-LK"/>
          </w:rPr>
          <w:t>15</w:t>
        </w:r>
      </w:hyperlink>
      <w:r w:rsidR="00115F44">
        <w:rPr>
          <w:rFonts w:ascii="Times New Roman" w:eastAsia="Times New Roman" w:hAnsi="Times New Roman" w:cs="Times New Roman"/>
          <w:noProof/>
          <w:color w:val="000000"/>
          <w:lang w:bidi="si-LK"/>
        </w:rPr>
        <w:t>]</w:t>
      </w:r>
      <w:r w:rsidR="00115F44">
        <w:rPr>
          <w:rFonts w:ascii="Times New Roman" w:eastAsia="Times New Roman" w:hAnsi="Times New Roman" w:cs="Times New Roman"/>
          <w:color w:val="000000"/>
          <w:lang w:bidi="si-LK"/>
        </w:rPr>
        <w:fldChar w:fldCharType="end"/>
      </w:r>
      <w:r w:rsidR="00115F44">
        <w:rPr>
          <w:rFonts w:ascii="Times New Roman" w:eastAsia="Times New Roman" w:hAnsi="Times New Roman" w:cs="Times New Roman"/>
          <w:color w:val="000000"/>
          <w:lang w:bidi="si-LK"/>
        </w:rPr>
        <w:t xml:space="preserve"> as the robot and ROS</w:t>
      </w:r>
      <w:r w:rsidR="00115F44">
        <w:rPr>
          <w:rFonts w:ascii="Times New Roman" w:eastAsia="Times New Roman" w:hAnsi="Times New Roman" w:cs="Times New Roman"/>
          <w:color w:val="000000"/>
          <w:lang w:bidi="si-LK"/>
        </w:rPr>
        <w:fldChar w:fldCharType="begin"/>
      </w:r>
      <w:r w:rsidR="00115F44">
        <w:rPr>
          <w:rFonts w:ascii="Times New Roman" w:eastAsia="Times New Roman" w:hAnsi="Times New Roman" w:cs="Times New Roman"/>
          <w:color w:val="000000"/>
          <w:lang w:bidi="si-LK"/>
        </w:rPr>
        <w:instrText xml:space="preserve"> ADDIN EN.CITE &lt;EndNote&gt;&lt;Cite&gt;&lt;Author&gt;Quigley&lt;/Author&gt;&lt;Year&gt;2009&lt;/Year&gt;&lt;RecNum&gt;26&lt;/RecNum&gt;&lt;DisplayText&gt;[16]&lt;/DisplayText&gt;&lt;record&gt;&lt;rec-number&gt;26&lt;/rec-number&gt;&lt;foreign-keys&gt;&lt;key app="EN" db-id="ds9tapdw0rvx5me0zv1ppt0dz0959d0fde5d"&gt;26&lt;/key&gt;&lt;/foreign-keys&gt;&lt;ref-type name="Conference Proceedings"&gt;10&lt;/ref-type&gt;&lt;contributors&gt;&lt;authors&gt;&lt;author&gt;Quigley, Morgan&lt;/author&gt;&lt;author&gt;Conley, Ken&lt;/author&gt;&lt;author&gt;Gerkey, Brian&lt;/author&gt;&lt;author&gt;Faust, Josh&lt;/author&gt;&lt;author&gt;Foote, Tully&lt;/author&gt;&lt;author&gt;Leibs, Jeremy&lt;/author&gt;&lt;author&gt;Wheeler, Rob&lt;/author&gt;&lt;author&gt;Ng, Andrew Y&lt;/author&gt;&lt;/authors&gt;&lt;/contributors&gt;&lt;titles&gt;&lt;title&gt;ROS: an open-source Robot Operating System&lt;/title&gt;&lt;secondary-title&gt;ICRA workshop on open source software&lt;/secondary-title&gt;&lt;/titles&gt;&lt;pages&gt;5&lt;/pages&gt;&lt;volume&gt;3&lt;/volume&gt;&lt;number&gt;3.2&lt;/number&gt;&lt;dates&gt;&lt;year&gt;2009&lt;/year&gt;&lt;/dates&gt;&lt;urls&gt;&lt;/urls&gt;&lt;/record&gt;&lt;/Cite&gt;&lt;/EndNote&gt;</w:instrText>
      </w:r>
      <w:r w:rsidR="00115F44">
        <w:rPr>
          <w:rFonts w:ascii="Times New Roman" w:eastAsia="Times New Roman" w:hAnsi="Times New Roman" w:cs="Times New Roman"/>
          <w:color w:val="000000"/>
          <w:lang w:bidi="si-LK"/>
        </w:rPr>
        <w:fldChar w:fldCharType="separate"/>
      </w:r>
      <w:r w:rsidR="00115F44">
        <w:rPr>
          <w:rFonts w:ascii="Times New Roman" w:eastAsia="Times New Roman" w:hAnsi="Times New Roman" w:cs="Times New Roman"/>
          <w:noProof/>
          <w:color w:val="000000"/>
          <w:lang w:bidi="si-LK"/>
        </w:rPr>
        <w:t>[</w:t>
      </w:r>
      <w:hyperlink w:anchor="_ENREF_16" w:tooltip="Quigley, 2009 #26" w:history="1">
        <w:r w:rsidR="00534CAD">
          <w:rPr>
            <w:rFonts w:ascii="Times New Roman" w:eastAsia="Times New Roman" w:hAnsi="Times New Roman" w:cs="Times New Roman"/>
            <w:noProof/>
            <w:color w:val="000000"/>
            <w:lang w:bidi="si-LK"/>
          </w:rPr>
          <w:t>16</w:t>
        </w:r>
      </w:hyperlink>
      <w:r w:rsidR="00115F44">
        <w:rPr>
          <w:rFonts w:ascii="Times New Roman" w:eastAsia="Times New Roman" w:hAnsi="Times New Roman" w:cs="Times New Roman"/>
          <w:noProof/>
          <w:color w:val="000000"/>
          <w:lang w:bidi="si-LK"/>
        </w:rPr>
        <w:t>]</w:t>
      </w:r>
      <w:r w:rsidR="00115F44">
        <w:rPr>
          <w:rFonts w:ascii="Times New Roman" w:eastAsia="Times New Roman" w:hAnsi="Times New Roman" w:cs="Times New Roman"/>
          <w:color w:val="000000"/>
          <w:lang w:bidi="si-LK"/>
        </w:rPr>
        <w:fldChar w:fldCharType="end"/>
      </w:r>
      <w:r w:rsidR="00115F44">
        <w:rPr>
          <w:rFonts w:ascii="Times New Roman" w:eastAsia="Times New Roman" w:hAnsi="Times New Roman" w:cs="Times New Roman"/>
          <w:color w:val="000000"/>
          <w:lang w:bidi="si-LK"/>
        </w:rPr>
        <w:t xml:space="preserve"> as the SDK for connecting to the robot. </w:t>
      </w:r>
      <w:r>
        <w:rPr>
          <w:rFonts w:ascii="Times New Roman" w:eastAsia="Times New Roman" w:hAnsi="Times New Roman" w:cs="Times New Roman"/>
          <w:color w:val="000000"/>
          <w:lang w:bidi="si-LK"/>
        </w:rPr>
        <w:t>The overall parallel SLAM application is shown in Figure 2.</w:t>
      </w:r>
    </w:p>
    <w:p w14:paraId="3A65D27A" w14:textId="77777777" w:rsidR="0043037D" w:rsidRDefault="0043037D" w:rsidP="00EB382B">
      <w:pPr>
        <w:spacing w:after="0" w:line="276" w:lineRule="auto"/>
        <w:jc w:val="both"/>
        <w:rPr>
          <w:rFonts w:ascii="Times New Roman" w:eastAsia="Times New Roman" w:hAnsi="Times New Roman" w:cs="Times New Roman"/>
          <w:color w:val="000000"/>
          <w:lang w:bidi="si-LK"/>
        </w:rPr>
      </w:pPr>
    </w:p>
    <w:p w14:paraId="76A56082" w14:textId="77E5B93A" w:rsidR="00D418B3" w:rsidRDefault="0064656D" w:rsidP="00D418B3">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Through the work we have done in developing these applications we have identified shortcomings in the current technologies, current and future requirements. We will continue to drive and evaluate IoTCloud extensions, termed IoTCloud++, for</w:t>
      </w:r>
      <w:r w:rsidRPr="00EB382B">
        <w:rPr>
          <w:rFonts w:ascii="Times New Roman" w:eastAsia="Times New Roman" w:hAnsi="Times New Roman" w:cs="Times New Roman"/>
          <w:color w:val="000000"/>
          <w:lang w:bidi="si-LK"/>
        </w:rPr>
        <w:t xml:space="preserve"> scaling with performance guarantees </w:t>
      </w:r>
      <w:r>
        <w:rPr>
          <w:rFonts w:ascii="Times New Roman" w:eastAsia="Times New Roman" w:hAnsi="Times New Roman" w:cs="Times New Roman"/>
          <w:color w:val="000000"/>
          <w:lang w:bidi="si-LK"/>
        </w:rPr>
        <w:t>with these applications and hope to add other applications in the future.</w:t>
      </w:r>
    </w:p>
    <w:p w14:paraId="0FB2A001" w14:textId="77777777" w:rsidR="0057532D" w:rsidRPr="00EB382B" w:rsidRDefault="0057532D" w:rsidP="00EB382B">
      <w:pPr>
        <w:spacing w:after="0" w:line="276" w:lineRule="auto"/>
        <w:jc w:val="both"/>
        <w:rPr>
          <w:rFonts w:ascii="Times New Roman" w:eastAsia="Times New Roman" w:hAnsi="Times New Roman" w:cs="Times New Roman"/>
          <w:color w:val="000000"/>
          <w:lang w:bidi="si-LK"/>
        </w:rPr>
      </w:pPr>
    </w:p>
    <w:p w14:paraId="392E01CE" w14:textId="634BD842" w:rsidR="00EB382B" w:rsidRPr="0057532D" w:rsidRDefault="004A18EF" w:rsidP="0057532D">
      <w:pPr>
        <w:spacing w:after="0" w:line="240" w:lineRule="auto"/>
        <w:rPr>
          <w:rFonts w:ascii="Arial" w:eastAsia="Times New Roman" w:hAnsi="Arial" w:cs="Arial"/>
          <w:b/>
          <w:bCs/>
          <w:color w:val="000000"/>
          <w:sz w:val="28"/>
          <w:szCs w:val="28"/>
          <w:lang w:bidi="si-LK"/>
        </w:rPr>
      </w:pPr>
      <w:r>
        <w:rPr>
          <w:rFonts w:ascii="Arial" w:eastAsia="Times New Roman" w:hAnsi="Arial" w:cs="Arial"/>
          <w:b/>
          <w:bCs/>
          <w:color w:val="000000"/>
          <w:sz w:val="28"/>
          <w:szCs w:val="28"/>
          <w:lang w:bidi="si-LK"/>
        </w:rPr>
        <w:t>2</w:t>
      </w:r>
      <w:r w:rsidR="00EB382B" w:rsidRPr="0057532D">
        <w:rPr>
          <w:rFonts w:ascii="Arial" w:eastAsia="Times New Roman" w:hAnsi="Arial" w:cs="Arial"/>
          <w:b/>
          <w:bCs/>
          <w:color w:val="000000"/>
          <w:sz w:val="28"/>
          <w:szCs w:val="28"/>
          <w:lang w:bidi="si-LK"/>
        </w:rPr>
        <w:t xml:space="preserve">. </w:t>
      </w:r>
      <w:r w:rsidR="008F584C" w:rsidRPr="0057532D">
        <w:rPr>
          <w:rFonts w:ascii="Arial" w:eastAsia="Times New Roman" w:hAnsi="Arial" w:cs="Arial"/>
          <w:b/>
          <w:bCs/>
          <w:color w:val="000000"/>
          <w:sz w:val="28"/>
          <w:szCs w:val="28"/>
          <w:lang w:bidi="si-LK"/>
        </w:rPr>
        <w:t>Streaming Application</w:t>
      </w:r>
      <w:r w:rsidR="00EB382B" w:rsidRPr="0057532D">
        <w:rPr>
          <w:rFonts w:ascii="Arial" w:eastAsia="Times New Roman" w:hAnsi="Arial" w:cs="Arial"/>
          <w:b/>
          <w:bCs/>
          <w:color w:val="000000"/>
          <w:sz w:val="28"/>
          <w:szCs w:val="28"/>
          <w:lang w:bidi="si-LK"/>
        </w:rPr>
        <w:t xml:space="preserve"> Challenge</w:t>
      </w:r>
      <w:r w:rsidR="008F584C" w:rsidRPr="0057532D">
        <w:rPr>
          <w:rFonts w:ascii="Arial" w:eastAsia="Times New Roman" w:hAnsi="Arial" w:cs="Arial"/>
          <w:b/>
          <w:bCs/>
          <w:color w:val="000000"/>
          <w:sz w:val="28"/>
          <w:szCs w:val="28"/>
          <w:lang w:bidi="si-LK"/>
        </w:rPr>
        <w:t xml:space="preserve">s for </w:t>
      </w:r>
      <w:r w:rsidR="00621594">
        <w:rPr>
          <w:rFonts w:ascii="Arial" w:eastAsia="Times New Roman" w:hAnsi="Arial" w:cs="Arial"/>
          <w:b/>
          <w:bCs/>
          <w:color w:val="000000"/>
          <w:sz w:val="28"/>
          <w:szCs w:val="28"/>
          <w:lang w:bidi="si-LK"/>
        </w:rPr>
        <w:t xml:space="preserve">IoT </w:t>
      </w:r>
      <w:r w:rsidR="008F584C" w:rsidRPr="0057532D">
        <w:rPr>
          <w:rFonts w:ascii="Arial" w:eastAsia="Times New Roman" w:hAnsi="Arial" w:cs="Arial"/>
          <w:b/>
          <w:bCs/>
          <w:color w:val="000000"/>
          <w:sz w:val="28"/>
          <w:szCs w:val="28"/>
          <w:lang w:bidi="si-LK"/>
        </w:rPr>
        <w:t>Cloud Controller</w:t>
      </w:r>
    </w:p>
    <w:p w14:paraId="52B0F51E" w14:textId="77777777" w:rsidR="0057532D" w:rsidRPr="0057532D" w:rsidRDefault="0057532D" w:rsidP="0057532D">
      <w:pPr>
        <w:spacing w:after="0" w:line="240" w:lineRule="auto"/>
        <w:rPr>
          <w:rFonts w:ascii="Arial" w:eastAsia="Times New Roman" w:hAnsi="Arial" w:cs="Arial"/>
          <w:b/>
          <w:bCs/>
          <w:color w:val="000000"/>
          <w:sz w:val="23"/>
          <w:szCs w:val="23"/>
          <w:lang w:bidi="si-LK"/>
        </w:rPr>
      </w:pPr>
    </w:p>
    <w:p w14:paraId="3507FE86" w14:textId="11247124" w:rsidR="00EB382B" w:rsidRP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We </w:t>
      </w:r>
      <w:r w:rsidR="00996F93">
        <w:rPr>
          <w:rFonts w:ascii="Times New Roman" w:eastAsia="Times New Roman" w:hAnsi="Times New Roman" w:cs="Times New Roman"/>
          <w:color w:val="000000"/>
          <w:lang w:bidi="si-LK"/>
        </w:rPr>
        <w:t>p</w:t>
      </w:r>
      <w:r w:rsidR="00B83EA6">
        <w:rPr>
          <w:rFonts w:ascii="Times New Roman" w:eastAsia="Times New Roman" w:hAnsi="Times New Roman" w:cs="Times New Roman"/>
          <w:color w:val="000000"/>
          <w:lang w:bidi="si-LK"/>
        </w:rPr>
        <w:t>resent</w:t>
      </w:r>
      <w:r w:rsidR="00996F93">
        <w:rPr>
          <w:rFonts w:ascii="Times New Roman" w:eastAsia="Times New Roman" w:hAnsi="Times New Roman" w:cs="Times New Roman"/>
          <w:color w:val="000000"/>
          <w:lang w:bidi="si-LK"/>
        </w:rPr>
        <w:t xml:space="preserve"> five categories of streaming applications based on </w:t>
      </w:r>
      <w:r w:rsidR="008F584C">
        <w:rPr>
          <w:rFonts w:ascii="Times New Roman" w:eastAsia="Times New Roman" w:hAnsi="Times New Roman" w:cs="Times New Roman"/>
          <w:color w:val="000000"/>
          <w:lang w:bidi="si-LK"/>
        </w:rPr>
        <w:t>challenges they present</w:t>
      </w:r>
      <w:r w:rsidR="00996F93">
        <w:rPr>
          <w:rFonts w:ascii="Times New Roman" w:eastAsia="Times New Roman" w:hAnsi="Times New Roman" w:cs="Times New Roman"/>
          <w:color w:val="000000"/>
          <w:lang w:bidi="si-LK"/>
        </w:rPr>
        <w:t xml:space="preserve"> to </w:t>
      </w:r>
      <w:r w:rsidR="00B83EA6">
        <w:rPr>
          <w:rFonts w:ascii="Times New Roman" w:eastAsia="Times New Roman" w:hAnsi="Times New Roman" w:cs="Times New Roman"/>
          <w:color w:val="000000"/>
          <w:lang w:bidi="si-LK"/>
        </w:rPr>
        <w:t xml:space="preserve">the backend </w:t>
      </w:r>
      <w:r w:rsidR="00996F93">
        <w:rPr>
          <w:rFonts w:ascii="Times New Roman" w:eastAsia="Times New Roman" w:hAnsi="Times New Roman" w:cs="Times New Roman"/>
          <w:color w:val="000000"/>
          <w:lang w:bidi="si-LK"/>
        </w:rPr>
        <w:t>Cloud control system.</w:t>
      </w:r>
    </w:p>
    <w:p w14:paraId="0EBC277C" w14:textId="77777777" w:rsidR="00EB382B" w:rsidRDefault="00EB382B" w:rsidP="008F584C">
      <w:pPr>
        <w:pStyle w:val="ListParagraph"/>
        <w:numPr>
          <w:ilvl w:val="0"/>
          <w:numId w:val="4"/>
        </w:num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Set of independent events where precise time sequencing unimportant. </w:t>
      </w:r>
      <w:r w:rsidRPr="00B83EA6">
        <w:rPr>
          <w:rFonts w:ascii="Times New Roman" w:eastAsia="Times New Roman" w:hAnsi="Times New Roman" w:cs="Times New Roman"/>
          <w:b/>
          <w:color w:val="000000"/>
          <w:lang w:bidi="si-LK"/>
        </w:rPr>
        <w:t>Example:</w:t>
      </w:r>
      <w:r w:rsidRPr="00EB382B">
        <w:rPr>
          <w:rFonts w:ascii="Times New Roman" w:eastAsia="Times New Roman" w:hAnsi="Times New Roman" w:cs="Times New Roman"/>
          <w:color w:val="000000"/>
          <w:lang w:bidi="si-LK"/>
        </w:rPr>
        <w:t xml:space="preserve"> independent search requests or tweets from users</w:t>
      </w:r>
    </w:p>
    <w:p w14:paraId="63437A7D" w14:textId="77777777" w:rsidR="00EB382B" w:rsidRDefault="00EB382B" w:rsidP="008F584C">
      <w:pPr>
        <w:pStyle w:val="ListParagraph"/>
        <w:numPr>
          <w:ilvl w:val="0"/>
          <w:numId w:val="4"/>
        </w:num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Time series of connected small events where time ordering important. </w:t>
      </w:r>
      <w:r w:rsidRPr="00B83EA6">
        <w:rPr>
          <w:rFonts w:ascii="Times New Roman" w:eastAsia="Times New Roman" w:hAnsi="Times New Roman" w:cs="Times New Roman"/>
          <w:b/>
          <w:color w:val="000000"/>
          <w:lang w:bidi="si-LK"/>
        </w:rPr>
        <w:t>Example:</w:t>
      </w:r>
      <w:r w:rsidRPr="00EB382B">
        <w:rPr>
          <w:rFonts w:ascii="Times New Roman" w:eastAsia="Times New Roman" w:hAnsi="Times New Roman" w:cs="Times New Roman"/>
          <w:color w:val="000000"/>
          <w:lang w:bidi="si-LK"/>
        </w:rPr>
        <w:t xml:space="preserve"> streaming audio or video; robot monitoring</w:t>
      </w:r>
    </w:p>
    <w:p w14:paraId="2EBF0153" w14:textId="7633B62B" w:rsidR="00EB382B" w:rsidRDefault="00EB382B" w:rsidP="008F584C">
      <w:pPr>
        <w:pStyle w:val="ListParagraph"/>
        <w:numPr>
          <w:ilvl w:val="0"/>
          <w:numId w:val="4"/>
        </w:num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Set of independent large events where each event needs parallel processing with time sequencing not critical </w:t>
      </w:r>
      <w:r w:rsidRPr="00B83EA6">
        <w:rPr>
          <w:rFonts w:ascii="Times New Roman" w:eastAsia="Times New Roman" w:hAnsi="Times New Roman" w:cs="Times New Roman"/>
          <w:b/>
          <w:color w:val="000000"/>
          <w:lang w:bidi="si-LK"/>
        </w:rPr>
        <w:t>Example:</w:t>
      </w:r>
      <w:r w:rsidRPr="00EB382B">
        <w:rPr>
          <w:rFonts w:ascii="Times New Roman" w:eastAsia="Times New Roman" w:hAnsi="Times New Roman" w:cs="Times New Roman"/>
          <w:color w:val="000000"/>
          <w:lang w:bidi="si-LK"/>
        </w:rPr>
        <w:t xml:space="preserve"> processing images from telescopes or light sources with material </w:t>
      </w:r>
      <w:r w:rsidR="002E07EB">
        <w:rPr>
          <w:rFonts w:ascii="Times New Roman" w:eastAsia="Times New Roman" w:hAnsi="Times New Roman" w:cs="Times New Roman"/>
          <w:color w:val="000000"/>
          <w:lang w:bidi="si-LK"/>
        </w:rPr>
        <w:t xml:space="preserve">or biological </w:t>
      </w:r>
      <w:r w:rsidRPr="00EB382B">
        <w:rPr>
          <w:rFonts w:ascii="Times New Roman" w:eastAsia="Times New Roman" w:hAnsi="Times New Roman" w:cs="Times New Roman"/>
          <w:color w:val="000000"/>
          <w:lang w:bidi="si-LK"/>
        </w:rPr>
        <w:t>science</w:t>
      </w:r>
      <w:r w:rsidR="002E07EB">
        <w:rPr>
          <w:rFonts w:ascii="Times New Roman" w:eastAsia="Times New Roman" w:hAnsi="Times New Roman" w:cs="Times New Roman"/>
          <w:color w:val="000000"/>
          <w:lang w:bidi="si-LK"/>
        </w:rPr>
        <w:t>s.</w:t>
      </w:r>
    </w:p>
    <w:p w14:paraId="70A2A6EA" w14:textId="2F9DCABC" w:rsidR="00EB382B" w:rsidRDefault="00EB382B" w:rsidP="008F584C">
      <w:pPr>
        <w:pStyle w:val="ListParagraph"/>
        <w:numPr>
          <w:ilvl w:val="0"/>
          <w:numId w:val="4"/>
        </w:num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Set of connected large events where each event needs parallel processing with time sequencing critical</w:t>
      </w:r>
      <w:r w:rsidR="00B53620">
        <w:rPr>
          <w:rFonts w:ascii="Times New Roman" w:eastAsia="Times New Roman" w:hAnsi="Times New Roman" w:cs="Times New Roman"/>
          <w:color w:val="000000"/>
          <w:lang w:bidi="si-LK"/>
        </w:rPr>
        <w:t>.</w:t>
      </w:r>
      <w:r w:rsidRPr="00EB382B">
        <w:rPr>
          <w:rFonts w:ascii="Times New Roman" w:eastAsia="Times New Roman" w:hAnsi="Times New Roman" w:cs="Times New Roman"/>
          <w:color w:val="000000"/>
          <w:lang w:bidi="si-LK"/>
        </w:rPr>
        <w:t xml:space="preserve"> </w:t>
      </w:r>
      <w:r w:rsidRPr="00B83EA6">
        <w:rPr>
          <w:rFonts w:ascii="Times New Roman" w:eastAsia="Times New Roman" w:hAnsi="Times New Roman" w:cs="Times New Roman"/>
          <w:b/>
          <w:color w:val="000000"/>
          <w:lang w:bidi="si-LK"/>
        </w:rPr>
        <w:t>Example:</w:t>
      </w:r>
      <w:r w:rsidRPr="00EB382B">
        <w:rPr>
          <w:rFonts w:ascii="Times New Roman" w:eastAsia="Times New Roman" w:hAnsi="Times New Roman" w:cs="Times New Roman"/>
          <w:color w:val="000000"/>
          <w:lang w:bidi="si-LK"/>
        </w:rPr>
        <w:t xml:space="preserve"> processing high resolution monitoring (including video) information from robots (self-driving cars) with real time response needed</w:t>
      </w:r>
    </w:p>
    <w:p w14:paraId="2AEA5014" w14:textId="77777777" w:rsidR="00EB382B" w:rsidRPr="00EB382B" w:rsidRDefault="00EB382B" w:rsidP="008F584C">
      <w:pPr>
        <w:pStyle w:val="ListParagraph"/>
        <w:numPr>
          <w:ilvl w:val="0"/>
          <w:numId w:val="4"/>
        </w:num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Stream of connected small or large events that need to be integrated in a complex way. </w:t>
      </w:r>
      <w:r w:rsidRPr="00B83EA6">
        <w:rPr>
          <w:rFonts w:ascii="Times New Roman" w:eastAsia="Times New Roman" w:hAnsi="Times New Roman" w:cs="Times New Roman"/>
          <w:b/>
          <w:color w:val="000000"/>
          <w:lang w:bidi="si-LK"/>
        </w:rPr>
        <w:t>Example:</w:t>
      </w:r>
      <w:r w:rsidRPr="00EB382B">
        <w:rPr>
          <w:rFonts w:ascii="Times New Roman" w:eastAsia="Times New Roman" w:hAnsi="Times New Roman" w:cs="Times New Roman"/>
          <w:color w:val="000000"/>
          <w:lang w:bidi="si-LK"/>
        </w:rPr>
        <w:t xml:space="preserve"> tweets or other online data where we are using them to update old and find new clusters rather just classifying tweets base</w:t>
      </w:r>
      <w:r w:rsidR="008F584C">
        <w:rPr>
          <w:rFonts w:ascii="Times New Roman" w:eastAsia="Times New Roman" w:hAnsi="Times New Roman" w:cs="Times New Roman"/>
          <w:color w:val="000000"/>
          <w:lang w:bidi="si-LK"/>
        </w:rPr>
        <w:t>d on previous clusters as in 1) i.e. where we update model as well as using it to classify event.</w:t>
      </w:r>
    </w:p>
    <w:p w14:paraId="7A0EC67C" w14:textId="7FE6D4AE" w:rsid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These 5 categories can be considered for single or multiple heterogeneous streams. Our initial work has identified difficulties in meeting real time constraints in cloud controlled IoT due to either the intrinsic time needed to process </w:t>
      </w:r>
      <w:r w:rsidRPr="00EB382B">
        <w:rPr>
          <w:rFonts w:ascii="Times New Roman" w:eastAsia="Times New Roman" w:hAnsi="Times New Roman" w:cs="Times New Roman"/>
          <w:color w:val="000000"/>
          <w:lang w:bidi="si-LK"/>
        </w:rPr>
        <w:lastRenderedPageBreak/>
        <w:t xml:space="preserve">events or due to fluctuations in processing time caused by virtualization, multi-stream interference and messaging fluctuations. </w:t>
      </w:r>
      <w:r w:rsidR="00312EC5">
        <w:rPr>
          <w:rFonts w:ascii="Times New Roman" w:eastAsia="Times New Roman" w:hAnsi="Times New Roman" w:cs="Times New Roman"/>
          <w:color w:val="000000"/>
          <w:lang w:bidi="si-LK"/>
        </w:rPr>
        <w:t>Figure 3</w:t>
      </w:r>
      <w:r w:rsidR="00C741A2">
        <w:rPr>
          <w:rFonts w:ascii="Times New Roman" w:eastAsia="Times New Roman" w:hAnsi="Times New Roman" w:cs="Times New Roman"/>
          <w:color w:val="000000"/>
          <w:lang w:bidi="si-LK"/>
        </w:rPr>
        <w:t>a</w:t>
      </w:r>
      <w:r w:rsidR="004368B5">
        <w:rPr>
          <w:rFonts w:ascii="Times New Roman" w:eastAsia="Times New Roman" w:hAnsi="Times New Roman" w:cs="Times New Roman"/>
          <w:color w:val="000000"/>
          <w:lang w:bidi="si-LK"/>
        </w:rPr>
        <w:t xml:space="preserve"> shows the fluctuations we observed </w:t>
      </w:r>
      <w:r w:rsidR="00C741A2">
        <w:rPr>
          <w:rFonts w:ascii="Times New Roman" w:eastAsia="Times New Roman" w:hAnsi="Times New Roman" w:cs="Times New Roman"/>
          <w:color w:val="000000"/>
          <w:lang w:bidi="si-LK"/>
        </w:rPr>
        <w:t>with RabbitMQ and Kafka with minimal processing</w:t>
      </w:r>
      <w:r w:rsidR="004368B5">
        <w:rPr>
          <w:rFonts w:ascii="Times New Roman" w:eastAsia="Times New Roman" w:hAnsi="Times New Roman" w:cs="Times New Roman"/>
          <w:color w:val="000000"/>
          <w:lang w:bidi="si-LK"/>
        </w:rPr>
        <w:t xml:space="preserve"> </w:t>
      </w:r>
      <w:r w:rsidR="00B53620">
        <w:rPr>
          <w:rFonts w:ascii="Times New Roman" w:eastAsia="Times New Roman" w:hAnsi="Times New Roman" w:cs="Times New Roman"/>
          <w:color w:val="000000"/>
          <w:lang w:bidi="si-LK"/>
        </w:rPr>
        <w:t>in Apache Storm</w:t>
      </w:r>
      <w:r w:rsidR="004A04E8">
        <w:rPr>
          <w:rFonts w:ascii="Times New Roman" w:eastAsia="Times New Roman" w:hAnsi="Times New Roman" w:cs="Times New Roman"/>
          <w:color w:val="000000"/>
          <w:lang w:bidi="si-LK"/>
        </w:rPr>
        <w:t xml:space="preserve"> </w:t>
      </w:r>
      <w:r w:rsidR="00312EC5">
        <w:rPr>
          <w:rFonts w:ascii="Times New Roman" w:eastAsia="Times New Roman" w:hAnsi="Times New Roman" w:cs="Times New Roman"/>
          <w:color w:val="000000"/>
          <w:lang w:bidi="si-LK"/>
        </w:rPr>
        <w:t>and Figure 3</w:t>
      </w:r>
      <w:r w:rsidR="00C741A2">
        <w:rPr>
          <w:rFonts w:ascii="Times New Roman" w:eastAsia="Times New Roman" w:hAnsi="Times New Roman" w:cs="Times New Roman"/>
          <w:color w:val="000000"/>
          <w:lang w:bidi="si-LK"/>
        </w:rPr>
        <w:t>b show fluctuations in processing Kinect data in Storm from a Turtlebot with RabbitMQ</w:t>
      </w:r>
      <w:r w:rsidR="005E7825">
        <w:rPr>
          <w:rFonts w:ascii="Times New Roman" w:eastAsia="Times New Roman" w:hAnsi="Times New Roman" w:cs="Times New Roman"/>
          <w:color w:val="000000"/>
          <w:lang w:bidi="si-LK"/>
        </w:rPr>
        <w:t xml:space="preserve">. </w:t>
      </w:r>
      <w:r w:rsidRPr="00EB382B">
        <w:rPr>
          <w:rFonts w:ascii="Times New Roman" w:eastAsia="Times New Roman" w:hAnsi="Times New Roman" w:cs="Times New Roman"/>
          <w:color w:val="000000"/>
          <w:lang w:bidi="si-LK"/>
        </w:rPr>
        <w:t xml:space="preserve">Large computational complexity in event processing is naturally addressed by using parallelism in the Storm bolts but that also can lead to further sensitivity to fluctuations. Currently IoTCloud can handle </w:t>
      </w:r>
      <w:r w:rsidR="008F584C">
        <w:rPr>
          <w:rFonts w:ascii="Times New Roman" w:eastAsia="Times New Roman" w:hAnsi="Times New Roman" w:cs="Times New Roman"/>
          <w:color w:val="000000"/>
          <w:lang w:bidi="si-LK"/>
        </w:rPr>
        <w:t>1</w:t>
      </w:r>
      <w:r w:rsidRPr="00EB382B">
        <w:rPr>
          <w:rFonts w:ascii="Times New Roman" w:eastAsia="Times New Roman" w:hAnsi="Times New Roman" w:cs="Times New Roman"/>
          <w:color w:val="000000"/>
          <w:lang w:bidi="si-LK"/>
        </w:rPr>
        <w:t xml:space="preserve">) automatically and </w:t>
      </w:r>
      <w:r w:rsidR="008F584C">
        <w:rPr>
          <w:rFonts w:ascii="Times New Roman" w:eastAsia="Times New Roman" w:hAnsi="Times New Roman" w:cs="Times New Roman"/>
          <w:color w:val="000000"/>
          <w:lang w:bidi="si-LK"/>
        </w:rPr>
        <w:t>3</w:t>
      </w:r>
      <w:r w:rsidRPr="00EB382B">
        <w:rPr>
          <w:rFonts w:ascii="Times New Roman" w:eastAsia="Times New Roman" w:hAnsi="Times New Roman" w:cs="Times New Roman"/>
          <w:color w:val="000000"/>
          <w:lang w:bidi="si-LK"/>
        </w:rPr>
        <w:t xml:space="preserve">) with user designed parallelism. The other cases require careful tuning on a case by case basis and still can see unexpected large fluctuations in processing time </w:t>
      </w:r>
      <w:r w:rsidR="002E07EB">
        <w:rPr>
          <w:rFonts w:ascii="Times New Roman" w:eastAsia="Times New Roman" w:hAnsi="Times New Roman" w:cs="Times New Roman"/>
          <w:color w:val="000000"/>
          <w:lang w:bidi="si-LK"/>
        </w:rPr>
        <w:t>that currently we don’t address except by over-provisioning.</w:t>
      </w:r>
    </w:p>
    <w:tbl>
      <w:tblPr>
        <w:tblStyle w:val="PlainTable4"/>
        <w:tblW w:w="0" w:type="auto"/>
        <w:tblLayout w:type="fixed"/>
        <w:tblLook w:val="04A0" w:firstRow="1" w:lastRow="0" w:firstColumn="1" w:lastColumn="0" w:noHBand="0" w:noVBand="1"/>
      </w:tblPr>
      <w:tblGrid>
        <w:gridCol w:w="5220"/>
        <w:gridCol w:w="4994"/>
      </w:tblGrid>
      <w:tr w:rsidR="00C741A2" w14:paraId="08413044" w14:textId="77777777" w:rsidTr="00012D97">
        <w:trPr>
          <w:cnfStyle w:val="100000000000" w:firstRow="1" w:lastRow="0" w:firstColumn="0" w:lastColumn="0" w:oddVBand="0" w:evenVBand="0" w:oddHBand="0" w:evenHBand="0" w:firstRowFirstColumn="0" w:firstRowLastColumn="0" w:lastRowFirstColumn="0" w:lastRowLastColumn="0"/>
          <w:trHeight w:val="2718"/>
        </w:trPr>
        <w:tc>
          <w:tcPr>
            <w:cnfStyle w:val="001000000000" w:firstRow="0" w:lastRow="0" w:firstColumn="1" w:lastColumn="0" w:oddVBand="0" w:evenVBand="0" w:oddHBand="0" w:evenHBand="0" w:firstRowFirstColumn="0" w:firstRowLastColumn="0" w:lastRowFirstColumn="0" w:lastRowLastColumn="0"/>
            <w:tcW w:w="5220" w:type="dxa"/>
          </w:tcPr>
          <w:p w14:paraId="4B77C47A" w14:textId="1CD185D8" w:rsidR="007A10BB" w:rsidRDefault="00C741A2" w:rsidP="007A10BB">
            <w:pPr>
              <w:keepNext/>
              <w:spacing w:line="276" w:lineRule="auto"/>
              <w:jc w:val="both"/>
              <w:rPr>
                <w:b w:val="0"/>
                <w:bCs w:val="0"/>
              </w:rPr>
            </w:pPr>
            <w:r>
              <w:rPr>
                <w:noProof/>
                <w:lang w:bidi="si-LK"/>
              </w:rPr>
              <w:drawing>
                <wp:inline distT="0" distB="0" distL="0" distR="0" wp14:anchorId="59AAA1FF" wp14:editId="6EAF82A6">
                  <wp:extent cx="3171825" cy="1466850"/>
                  <wp:effectExtent l="0" t="0" r="952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FEA8AA4" w14:textId="46FB5C85" w:rsidR="00C741A2" w:rsidRDefault="007A10BB" w:rsidP="007A10BB">
            <w:pPr>
              <w:jc w:val="center"/>
              <w:rPr>
                <w:rFonts w:ascii="Times New Roman" w:eastAsia="Times New Roman" w:hAnsi="Times New Roman" w:cs="Times New Roman"/>
                <w:color w:val="000000"/>
                <w:lang w:bidi="si-LK"/>
              </w:rPr>
            </w:pPr>
            <w:r>
              <w:t xml:space="preserve">Figure </w:t>
            </w:r>
            <w:fldSimple w:instr=" SEQ Figure \* ARABIC ">
              <w:r w:rsidR="005F73CE">
                <w:rPr>
                  <w:noProof/>
                </w:rPr>
                <w:t>3</w:t>
              </w:r>
            </w:fldSimple>
            <w:r>
              <w:t>a</w:t>
            </w:r>
          </w:p>
        </w:tc>
        <w:tc>
          <w:tcPr>
            <w:tcW w:w="4994" w:type="dxa"/>
          </w:tcPr>
          <w:p w14:paraId="710324F9" w14:textId="508FAF82" w:rsidR="007A10BB" w:rsidRDefault="00884737" w:rsidP="007A10BB">
            <w:pPr>
              <w:keepNext/>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Pr>
                <w:noProof/>
                <w:lang w:bidi="si-LK"/>
              </w:rPr>
              <w:drawing>
                <wp:inline distT="0" distB="0" distL="0" distR="0" wp14:anchorId="66F6E0A8" wp14:editId="5E33FD35">
                  <wp:extent cx="3086100" cy="14859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3D5B303" w14:textId="48361A4A" w:rsidR="00C741A2" w:rsidRPr="007A10BB" w:rsidRDefault="005F73CE" w:rsidP="007A10BB">
            <w:pPr>
              <w:jc w:val="center"/>
              <w:cnfStyle w:val="100000000000" w:firstRow="1" w:lastRow="0" w:firstColumn="0" w:lastColumn="0" w:oddVBand="0" w:evenVBand="0" w:oddHBand="0" w:evenHBand="0" w:firstRowFirstColumn="0" w:firstRowLastColumn="0" w:lastRowFirstColumn="0" w:lastRowLastColumn="0"/>
              <w:rPr>
                <w:color w:val="44546A" w:themeColor="text2"/>
              </w:rPr>
            </w:pPr>
            <w:r>
              <w:t>Figure 3</w:t>
            </w:r>
            <w:r w:rsidR="007A10BB">
              <w:t>b</w:t>
            </w:r>
          </w:p>
        </w:tc>
      </w:tr>
    </w:tbl>
    <w:p w14:paraId="087CB45B" w14:textId="4FAD2844" w:rsidR="007A10BB" w:rsidRPr="007A10BB" w:rsidRDefault="00C741A2" w:rsidP="007A10BB">
      <w:pPr>
        <w:jc w:val="center"/>
        <w:rPr>
          <w:b/>
          <w:bCs/>
        </w:rPr>
      </w:pPr>
      <w:r w:rsidRPr="007A10BB">
        <w:rPr>
          <w:b/>
          <w:bCs/>
        </w:rPr>
        <w:t xml:space="preserve">Figure </w:t>
      </w:r>
      <w:r w:rsidR="007A10BB" w:rsidRPr="007A10BB">
        <w:rPr>
          <w:b/>
          <w:bCs/>
        </w:rPr>
        <w:t>2</w:t>
      </w:r>
      <w:r w:rsidRPr="007A10BB">
        <w:rPr>
          <w:b/>
          <w:bCs/>
        </w:rPr>
        <w:t>a Fluctuations in Time of IoTCloud using RabbitMQ and Kafka</w:t>
      </w:r>
      <w:r w:rsidR="007A10BB" w:rsidRPr="007A10BB">
        <w:rPr>
          <w:b/>
          <w:bCs/>
        </w:rPr>
        <w:t xml:space="preserve"> with Minima</w:t>
      </w:r>
      <w:r w:rsidR="0043037D">
        <w:rPr>
          <w:b/>
          <w:bCs/>
        </w:rPr>
        <w:t xml:space="preserve">l Processing in Storm         </w:t>
      </w:r>
      <w:r w:rsidR="008B4511">
        <w:rPr>
          <w:b/>
          <w:bCs/>
        </w:rPr>
        <w:t>Figure 2b Fluctuation in T</w:t>
      </w:r>
      <w:r w:rsidR="007A10BB" w:rsidRPr="007A10BB">
        <w:rPr>
          <w:b/>
          <w:bCs/>
        </w:rPr>
        <w:t>ime of IoTCloud with processing Kinect data from TurtleBot with RabbitMQ</w:t>
      </w:r>
      <w:r w:rsidR="0043037D">
        <w:rPr>
          <w:b/>
          <w:bCs/>
        </w:rPr>
        <w:t xml:space="preserve">   </w:t>
      </w:r>
    </w:p>
    <w:p w14:paraId="3E3864EC" w14:textId="12AFB668" w:rsidR="008B0DF8" w:rsidRPr="008B0DF8" w:rsidRDefault="00EB382B" w:rsidP="008B0DF8">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This proposal will build </w:t>
      </w:r>
      <w:r w:rsidR="008F584C">
        <w:rPr>
          <w:rFonts w:ascii="Times New Roman" w:eastAsia="Times New Roman" w:hAnsi="Times New Roman" w:cs="Times New Roman"/>
          <w:color w:val="000000"/>
          <w:lang w:bidi="si-LK"/>
        </w:rPr>
        <w:t>IoTCloud++</w:t>
      </w:r>
      <w:r w:rsidRPr="00EB382B">
        <w:rPr>
          <w:rFonts w:ascii="Times New Roman" w:eastAsia="Times New Roman" w:hAnsi="Times New Roman" w:cs="Times New Roman"/>
          <w:color w:val="000000"/>
          <w:lang w:bidi="si-LK"/>
        </w:rPr>
        <w:t xml:space="preserve"> where we enhance IoTCloud to allow real-time guarantees and fault tolerance in both execution and performance. We will achieve this autonomic behavior by allowing dynamic replication and elastic parallelism in a self-monitored environment.</w:t>
      </w:r>
      <w:r w:rsidR="008F584C">
        <w:rPr>
          <w:rFonts w:ascii="Times New Roman" w:eastAsia="Times New Roman" w:hAnsi="Times New Roman" w:cs="Times New Roman"/>
          <w:color w:val="000000"/>
          <w:lang w:bidi="si-LK"/>
        </w:rPr>
        <w:t xml:space="preserve"> This work will be delivered as an enhancement to Storm.</w:t>
      </w:r>
    </w:p>
    <w:p w14:paraId="69B866EC" w14:textId="77777777" w:rsidR="0057532D" w:rsidRDefault="0057532D" w:rsidP="0057532D">
      <w:pPr>
        <w:spacing w:after="0" w:line="240" w:lineRule="auto"/>
        <w:rPr>
          <w:rFonts w:ascii="Arial" w:eastAsia="Times New Roman" w:hAnsi="Arial" w:cs="Arial"/>
          <w:b/>
          <w:bCs/>
          <w:color w:val="000000"/>
          <w:sz w:val="23"/>
          <w:szCs w:val="23"/>
          <w:lang w:bidi="si-LK"/>
        </w:rPr>
      </w:pPr>
    </w:p>
    <w:p w14:paraId="501D2373" w14:textId="62663BC2" w:rsidR="00EB382B" w:rsidRDefault="002C1EC8" w:rsidP="0057532D">
      <w:pPr>
        <w:spacing w:after="0" w:line="240" w:lineRule="auto"/>
        <w:rPr>
          <w:rFonts w:ascii="Arial" w:eastAsia="Times New Roman" w:hAnsi="Arial" w:cs="Arial"/>
          <w:b/>
          <w:bCs/>
          <w:color w:val="000000"/>
          <w:sz w:val="28"/>
          <w:szCs w:val="28"/>
          <w:lang w:bidi="si-LK"/>
        </w:rPr>
      </w:pPr>
      <w:r>
        <w:rPr>
          <w:rFonts w:ascii="Arial" w:eastAsia="Times New Roman" w:hAnsi="Arial" w:cs="Arial"/>
          <w:b/>
          <w:bCs/>
          <w:color w:val="000000"/>
          <w:sz w:val="28"/>
          <w:szCs w:val="28"/>
          <w:lang w:bidi="si-LK"/>
        </w:rPr>
        <w:t>4</w:t>
      </w:r>
      <w:r w:rsidR="00EB382B" w:rsidRPr="0057532D">
        <w:rPr>
          <w:rFonts w:ascii="Arial" w:eastAsia="Times New Roman" w:hAnsi="Arial" w:cs="Arial"/>
          <w:b/>
          <w:bCs/>
          <w:color w:val="000000"/>
          <w:sz w:val="28"/>
          <w:szCs w:val="28"/>
          <w:lang w:bidi="si-LK"/>
        </w:rPr>
        <w:t xml:space="preserve">. Related Work </w:t>
      </w:r>
    </w:p>
    <w:p w14:paraId="0C9B398C" w14:textId="77777777" w:rsidR="00387DE5" w:rsidRDefault="00387DE5" w:rsidP="006901EA">
      <w:pPr>
        <w:spacing w:after="0" w:line="240" w:lineRule="auto"/>
        <w:jc w:val="both"/>
        <w:rPr>
          <w:rFonts w:ascii="Arial" w:eastAsia="Times New Roman" w:hAnsi="Arial" w:cs="Arial"/>
          <w:b/>
          <w:bCs/>
          <w:color w:val="000000"/>
          <w:sz w:val="28"/>
          <w:szCs w:val="28"/>
          <w:lang w:bidi="si-LK"/>
        </w:rPr>
      </w:pPr>
    </w:p>
    <w:p w14:paraId="08E5CE45" w14:textId="7268951F" w:rsidR="00EB382B" w:rsidRPr="00022928" w:rsidRDefault="004A4902" w:rsidP="006901EA">
      <w:pPr>
        <w:spacing w:after="0" w:line="276" w:lineRule="auto"/>
        <w:jc w:val="both"/>
        <w:rPr>
          <w:rFonts w:ascii="Times New Roman" w:eastAsia="Times New Roman" w:hAnsi="Times New Roman" w:cs="Times New Roman"/>
          <w:color w:val="000000"/>
          <w:lang w:bidi="si-LK"/>
        </w:rPr>
      </w:pPr>
      <w:r w:rsidRPr="00022928">
        <w:rPr>
          <w:rFonts w:ascii="Times New Roman" w:eastAsia="Times New Roman" w:hAnsi="Times New Roman" w:cs="Times New Roman"/>
          <w:color w:val="000000"/>
          <w:lang w:bidi="si-LK"/>
        </w:rPr>
        <w:t xml:space="preserve">Industrial companies </w:t>
      </w:r>
      <w:r w:rsidR="002206AE">
        <w:rPr>
          <w:rFonts w:ascii="Times New Roman" w:eastAsia="Times New Roman" w:hAnsi="Times New Roman" w:cs="Times New Roman"/>
          <w:color w:val="000000"/>
          <w:lang w:bidi="si-LK"/>
        </w:rPr>
        <w:t>are realizing the need of</w:t>
      </w:r>
      <w:r w:rsidRPr="00022928">
        <w:rPr>
          <w:rFonts w:ascii="Times New Roman" w:eastAsia="Times New Roman" w:hAnsi="Times New Roman" w:cs="Times New Roman"/>
          <w:color w:val="000000"/>
          <w:lang w:bidi="si-LK"/>
        </w:rPr>
        <w:t xml:space="preserve"> data analytics driven approach</w:t>
      </w:r>
      <w:r w:rsidR="002206AE">
        <w:rPr>
          <w:rFonts w:ascii="Times New Roman" w:eastAsia="Times New Roman" w:hAnsi="Times New Roman" w:cs="Times New Roman"/>
          <w:color w:val="000000"/>
          <w:lang w:bidi="si-LK"/>
        </w:rPr>
        <w:t>es</w:t>
      </w:r>
      <w:r w:rsidRPr="00022928">
        <w:rPr>
          <w:rFonts w:ascii="Times New Roman" w:eastAsia="Times New Roman" w:hAnsi="Times New Roman" w:cs="Times New Roman"/>
          <w:color w:val="000000"/>
          <w:lang w:bidi="si-LK"/>
        </w:rPr>
        <w:t xml:space="preserve"> to support efficient operations at all levels to reduce the costs and be innovative. </w:t>
      </w:r>
      <w:r w:rsidR="002206AE">
        <w:rPr>
          <w:rFonts w:ascii="Times New Roman" w:eastAsia="Times New Roman" w:hAnsi="Times New Roman" w:cs="Times New Roman"/>
          <w:color w:val="000000"/>
          <w:lang w:bidi="si-LK"/>
        </w:rPr>
        <w:t xml:space="preserve">The machines are getting </w:t>
      </w:r>
      <w:r w:rsidR="00BB2865">
        <w:rPr>
          <w:rFonts w:ascii="Times New Roman" w:eastAsia="Times New Roman" w:hAnsi="Times New Roman" w:cs="Times New Roman"/>
          <w:color w:val="000000"/>
          <w:lang w:bidi="si-LK"/>
        </w:rPr>
        <w:t>intelligent with software controls and communication to outside services.</w:t>
      </w:r>
      <w:r w:rsidR="002206AE">
        <w:rPr>
          <w:rFonts w:ascii="Times New Roman" w:eastAsia="Times New Roman" w:hAnsi="Times New Roman" w:cs="Times New Roman"/>
          <w:color w:val="000000"/>
          <w:lang w:bidi="si-LK"/>
        </w:rPr>
        <w:t xml:space="preserve"> </w:t>
      </w:r>
      <w:r w:rsidR="00BB2865">
        <w:rPr>
          <w:rFonts w:ascii="Times New Roman" w:eastAsia="Times New Roman" w:hAnsi="Times New Roman" w:cs="Times New Roman"/>
          <w:color w:val="000000"/>
          <w:lang w:bidi="si-LK"/>
        </w:rPr>
        <w:t>The industries</w:t>
      </w:r>
      <w:r w:rsidR="002206AE">
        <w:rPr>
          <w:rFonts w:ascii="Times New Roman" w:eastAsia="Times New Roman" w:hAnsi="Times New Roman" w:cs="Times New Roman"/>
          <w:color w:val="000000"/>
          <w:lang w:bidi="si-LK"/>
        </w:rPr>
        <w:t xml:space="preserve"> can benefit immensely from</w:t>
      </w:r>
      <w:r w:rsidRPr="00022928">
        <w:rPr>
          <w:rFonts w:ascii="Times New Roman" w:eastAsia="Times New Roman" w:hAnsi="Times New Roman" w:cs="Times New Roman"/>
          <w:color w:val="000000"/>
          <w:lang w:bidi="si-LK"/>
        </w:rPr>
        <w:t xml:space="preserve"> real time </w:t>
      </w:r>
      <w:r w:rsidR="002206AE">
        <w:rPr>
          <w:rFonts w:ascii="Times New Roman" w:eastAsia="Times New Roman" w:hAnsi="Times New Roman" w:cs="Times New Roman"/>
          <w:color w:val="000000"/>
          <w:lang w:bidi="si-LK"/>
        </w:rPr>
        <w:t>central management</w:t>
      </w:r>
      <w:r w:rsidRPr="00022928">
        <w:rPr>
          <w:rFonts w:ascii="Times New Roman" w:eastAsia="Times New Roman" w:hAnsi="Times New Roman" w:cs="Times New Roman"/>
          <w:color w:val="000000"/>
          <w:lang w:bidi="si-LK"/>
        </w:rPr>
        <w:t xml:space="preserve"> to deploy, manage, upgrade, </w:t>
      </w:r>
      <w:r w:rsidR="00022928" w:rsidRPr="00022928">
        <w:rPr>
          <w:rFonts w:ascii="Times New Roman" w:eastAsia="Times New Roman" w:hAnsi="Times New Roman" w:cs="Times New Roman"/>
          <w:color w:val="000000"/>
          <w:lang w:bidi="si-LK"/>
        </w:rPr>
        <w:t>and decommission</w:t>
      </w:r>
      <w:r w:rsidRPr="00022928">
        <w:rPr>
          <w:rFonts w:ascii="Times New Roman" w:eastAsia="Times New Roman" w:hAnsi="Times New Roman" w:cs="Times New Roman"/>
          <w:color w:val="000000"/>
          <w:lang w:bidi="si-LK"/>
        </w:rPr>
        <w:t xml:space="preserve"> the</w:t>
      </w:r>
      <w:r w:rsidR="00BB2865">
        <w:rPr>
          <w:rFonts w:ascii="Times New Roman" w:eastAsia="Times New Roman" w:hAnsi="Times New Roman" w:cs="Times New Roman"/>
          <w:color w:val="000000"/>
          <w:lang w:bidi="si-LK"/>
        </w:rPr>
        <w:t>se</w:t>
      </w:r>
      <w:r w:rsidRPr="00022928">
        <w:rPr>
          <w:rFonts w:ascii="Times New Roman" w:eastAsia="Times New Roman" w:hAnsi="Times New Roman" w:cs="Times New Roman"/>
          <w:color w:val="000000"/>
          <w:lang w:bidi="si-LK"/>
        </w:rPr>
        <w:t xml:space="preserve"> intelligent machines. </w:t>
      </w:r>
      <w:r w:rsidR="00022928">
        <w:rPr>
          <w:rFonts w:ascii="Times New Roman" w:eastAsia="Times New Roman" w:hAnsi="Times New Roman" w:cs="Times New Roman"/>
          <w:color w:val="000000"/>
          <w:lang w:bidi="si-LK"/>
        </w:rPr>
        <w:t>Concepts like Brilliant machines</w:t>
      </w:r>
      <w:r w:rsidR="006901EA">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Chauhan&lt;/Author&gt;&lt;Year&gt;2014&lt;/Year&gt;&lt;RecNum&gt;54&lt;/RecNum&gt;&lt;DisplayText&gt;[17]&lt;/DisplayText&gt;&lt;record&gt;&lt;rec-number&gt;54&lt;/rec-number&gt;&lt;foreign-keys&gt;&lt;key app="EN" db-id="ds9tapdw0rvx5me0zv1ppt0dz0959d0fde5d"&gt;54&lt;/key&gt;&lt;/foreign-keys&gt;&lt;ref-type name="Web Page"&gt;12&lt;/ref-type&gt;&lt;contributors&gt;&lt;authors&gt;&lt;author&gt;Nikhil Chauhan&lt;/author&gt;&lt;/authors&gt;&lt;/contributors&gt;&lt;titles&gt;&lt;title&gt;Modernizing Machine-to-Machine Interactions&lt;/title&gt;&lt;/titles&gt;&lt;dates&gt;&lt;year&gt;2014&lt;/year&gt;&lt;/dates&gt;&lt;urls&gt;&lt;related-urls&gt;&lt;url&gt;https://www.gesoftware.com/sites/default/files/GE-Software-Modernizing-Machine-to-Machine-Interactions.pdf&lt;/url&gt;&lt;/related-urls&gt;&lt;/urls&gt;&lt;/record&gt;&lt;/Cite&gt;&lt;/EndNote&gt;</w:instrText>
      </w:r>
      <w:r w:rsidR="006901EA">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17" w:tooltip="Chauhan, 2014 #54" w:history="1">
        <w:r w:rsidR="00534CAD">
          <w:rPr>
            <w:rFonts w:ascii="Times New Roman" w:eastAsia="Times New Roman" w:hAnsi="Times New Roman" w:cs="Times New Roman"/>
            <w:noProof/>
            <w:color w:val="000000"/>
            <w:lang w:bidi="si-LK"/>
          </w:rPr>
          <w:t>17</w:t>
        </w:r>
      </w:hyperlink>
      <w:r w:rsidR="006901EA">
        <w:rPr>
          <w:rFonts w:ascii="Times New Roman" w:eastAsia="Times New Roman" w:hAnsi="Times New Roman" w:cs="Times New Roman"/>
          <w:noProof/>
          <w:color w:val="000000"/>
          <w:lang w:bidi="si-LK"/>
        </w:rPr>
        <w:t>]</w:t>
      </w:r>
      <w:r w:rsidR="006901EA">
        <w:rPr>
          <w:rFonts w:ascii="Times New Roman" w:eastAsia="Times New Roman" w:hAnsi="Times New Roman" w:cs="Times New Roman"/>
          <w:color w:val="000000"/>
          <w:lang w:bidi="si-LK"/>
        </w:rPr>
        <w:fldChar w:fldCharType="end"/>
      </w:r>
      <w:r w:rsidR="00022928">
        <w:rPr>
          <w:rFonts w:ascii="Times New Roman" w:eastAsia="Times New Roman" w:hAnsi="Times New Roman" w:cs="Times New Roman"/>
          <w:color w:val="000000"/>
          <w:lang w:bidi="si-LK"/>
        </w:rPr>
        <w:t xml:space="preserve"> </w:t>
      </w:r>
      <w:r w:rsidR="006901EA">
        <w:rPr>
          <w:rFonts w:ascii="Times New Roman" w:eastAsia="Times New Roman" w:hAnsi="Times New Roman" w:cs="Times New Roman"/>
          <w:color w:val="000000"/>
          <w:lang w:bidi="si-LK"/>
        </w:rPr>
        <w:t>by GE Software</w:t>
      </w:r>
      <w:r w:rsidR="00022928">
        <w:rPr>
          <w:rFonts w:ascii="Times New Roman" w:eastAsia="Times New Roman" w:hAnsi="Times New Roman" w:cs="Times New Roman"/>
          <w:color w:val="000000"/>
          <w:lang w:bidi="si-LK"/>
        </w:rPr>
        <w:t xml:space="preserve"> is </w:t>
      </w:r>
      <w:r w:rsidR="00BB2865">
        <w:rPr>
          <w:rFonts w:ascii="Times New Roman" w:eastAsia="Times New Roman" w:hAnsi="Times New Roman" w:cs="Times New Roman"/>
          <w:color w:val="000000"/>
          <w:lang w:bidi="si-LK"/>
        </w:rPr>
        <w:t xml:space="preserve">pushing the </w:t>
      </w:r>
      <w:r w:rsidR="00022928">
        <w:rPr>
          <w:rFonts w:ascii="Times New Roman" w:eastAsia="Times New Roman" w:hAnsi="Times New Roman" w:cs="Times New Roman"/>
          <w:color w:val="000000"/>
          <w:lang w:bidi="si-LK"/>
        </w:rPr>
        <w:t xml:space="preserve">industry towards such connected and intelligent infrastructure. </w:t>
      </w:r>
      <w:r w:rsidR="000A5D02">
        <w:rPr>
          <w:rFonts w:ascii="Times New Roman" w:eastAsia="Times New Roman" w:hAnsi="Times New Roman" w:cs="Times New Roman"/>
          <w:color w:val="000000"/>
          <w:lang w:bidi="si-LK"/>
        </w:rPr>
        <w:t xml:space="preserve">A Brilliant machine is connected to the Industrial internet, can run software that will make the machines react to changes in data and its environment both in operation and configuration and can communicate with other machines. Software Defined Machines (SDM) is </w:t>
      </w:r>
      <w:r w:rsidR="002206AE">
        <w:rPr>
          <w:rFonts w:ascii="Times New Roman" w:eastAsia="Times New Roman" w:hAnsi="Times New Roman" w:cs="Times New Roman"/>
          <w:color w:val="000000"/>
          <w:lang w:bidi="si-LK"/>
        </w:rPr>
        <w:t>a</w:t>
      </w:r>
      <w:r w:rsidR="000A5D02">
        <w:rPr>
          <w:rFonts w:ascii="Times New Roman" w:eastAsia="Times New Roman" w:hAnsi="Times New Roman" w:cs="Times New Roman"/>
          <w:color w:val="000000"/>
          <w:lang w:bidi="si-LK"/>
        </w:rPr>
        <w:t xml:space="preserve"> software environment to program such machines </w:t>
      </w:r>
      <w:r w:rsidR="00BB2865">
        <w:rPr>
          <w:rFonts w:ascii="Times New Roman" w:eastAsia="Times New Roman" w:hAnsi="Times New Roman" w:cs="Times New Roman"/>
          <w:color w:val="000000"/>
          <w:lang w:bidi="si-LK"/>
        </w:rPr>
        <w:t>with</w:t>
      </w:r>
      <w:r w:rsidR="002206AE">
        <w:rPr>
          <w:rFonts w:ascii="Times New Roman" w:eastAsia="Times New Roman" w:hAnsi="Times New Roman" w:cs="Times New Roman"/>
          <w:color w:val="000000"/>
          <w:lang w:bidi="si-LK"/>
        </w:rPr>
        <w:t xml:space="preserve"> a generic API </w:t>
      </w:r>
      <w:r w:rsidR="000A5D02">
        <w:rPr>
          <w:rFonts w:ascii="Times New Roman" w:eastAsia="Times New Roman" w:hAnsi="Times New Roman" w:cs="Times New Roman"/>
          <w:color w:val="000000"/>
          <w:lang w:bidi="si-LK"/>
        </w:rPr>
        <w:t xml:space="preserve">hiding the underlying details </w:t>
      </w:r>
      <w:r w:rsidR="00BB2865">
        <w:rPr>
          <w:rFonts w:ascii="Times New Roman" w:eastAsia="Times New Roman" w:hAnsi="Times New Roman" w:cs="Times New Roman"/>
          <w:color w:val="000000"/>
          <w:lang w:bidi="si-LK"/>
        </w:rPr>
        <w:t>such as</w:t>
      </w:r>
      <w:r w:rsidR="000A5D02">
        <w:rPr>
          <w:rFonts w:ascii="Times New Roman" w:eastAsia="Times New Roman" w:hAnsi="Times New Roman" w:cs="Times New Roman"/>
          <w:color w:val="000000"/>
          <w:lang w:bidi="si-LK"/>
        </w:rPr>
        <w:t xml:space="preserve"> hardware details. A SDM for </w:t>
      </w:r>
      <w:r w:rsidR="002206AE">
        <w:rPr>
          <w:rFonts w:ascii="Times New Roman" w:eastAsia="Times New Roman" w:hAnsi="Times New Roman" w:cs="Times New Roman"/>
          <w:color w:val="000000"/>
          <w:lang w:bidi="si-LK"/>
        </w:rPr>
        <w:t>a brilliant machine can run close to the machine or can be</w:t>
      </w:r>
      <w:r w:rsidR="00BB2865">
        <w:rPr>
          <w:rFonts w:ascii="Times New Roman" w:eastAsia="Times New Roman" w:hAnsi="Times New Roman" w:cs="Times New Roman"/>
          <w:color w:val="000000"/>
          <w:lang w:bidi="si-LK"/>
        </w:rPr>
        <w:t xml:space="preserve"> hosted in the cloud. Having generic distributed open platforms such as IoTCloud to execute both data analytics and SDMs in cloud will be beneficial for such applications.</w:t>
      </w:r>
    </w:p>
    <w:p w14:paraId="01C268F5" w14:textId="77777777" w:rsidR="004A4902" w:rsidRPr="00EB382B" w:rsidRDefault="004A4902" w:rsidP="00EB382B">
      <w:pPr>
        <w:spacing w:after="0" w:line="240" w:lineRule="auto"/>
        <w:rPr>
          <w:rFonts w:ascii="Times New Roman" w:eastAsia="Times New Roman" w:hAnsi="Times New Roman" w:cs="Times New Roman"/>
          <w:sz w:val="24"/>
          <w:szCs w:val="24"/>
          <w:lang w:bidi="si-LK"/>
        </w:rPr>
      </w:pPr>
    </w:p>
    <w:p w14:paraId="7326D839" w14:textId="40CE26D8" w:rsidR="00EB382B" w:rsidRPr="00EB382B" w:rsidRDefault="00D27D89"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 xml:space="preserve">Distributed stream processing provides frameworks to deploy, execute and manage event based applications at large scale. </w:t>
      </w:r>
      <w:r w:rsidR="00EB382B" w:rsidRPr="00EB382B">
        <w:rPr>
          <w:rFonts w:ascii="Times New Roman" w:eastAsia="Times New Roman" w:hAnsi="Times New Roman" w:cs="Times New Roman"/>
          <w:color w:val="000000"/>
          <w:lang w:bidi="si-LK"/>
        </w:rPr>
        <w:t>Years of research have produced software frameworks capable of executing distributed computations on top of event streams. Examples of such early event stream processi</w:t>
      </w:r>
      <w:r w:rsidR="00C92BF5">
        <w:rPr>
          <w:rFonts w:ascii="Times New Roman" w:eastAsia="Times New Roman" w:hAnsi="Times New Roman" w:cs="Times New Roman"/>
          <w:color w:val="000000"/>
          <w:lang w:bidi="si-LK"/>
        </w:rPr>
        <w:t>ng frameworks include, Aurora</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Cherniack&lt;/Author&gt;&lt;Year&gt;2003&lt;/Year&gt;&lt;RecNum&gt;34&lt;/RecNum&gt;&lt;DisplayText&gt;[18]&lt;/DisplayText&gt;&lt;record&gt;&lt;rec-number&gt;34&lt;/rec-number&gt;&lt;foreign-keys&gt;&lt;key app="EN" db-id="ds9tapdw0rvx5me0zv1ppt0dz0959d0fde5d"&gt;34&lt;/key&gt;&lt;/foreign-keys&gt;&lt;ref-type name="Conference Proceedings"&gt;10&lt;/ref-type&gt;&lt;contributors&gt;&lt;authors&gt;&lt;author&gt;Cherniack, Mitch&lt;/author&gt;&lt;author&gt;Balakrishnan, Hari&lt;/author&gt;&lt;author&gt;Balazinska, Magdalena&lt;/author&gt;&lt;author&gt;Carney, Donald&lt;/author&gt;&lt;author&gt;Cetintemel, Ugur&lt;/author&gt;&lt;author&gt;Xing, Ying&lt;/author&gt;&lt;author&gt;Zdonik, Stanley B&lt;/author&gt;&lt;/authors&gt;&lt;/contributors&gt;&lt;titles&gt;&lt;title&gt;Scalable Distributed Stream Processing&lt;/title&gt;&lt;secondary-title&gt;CIDR&lt;/secondary-title&gt;&lt;/titles&gt;&lt;pages&gt;257-268&lt;/pages&gt;&lt;volume&gt;3&lt;/volume&gt;&lt;dates&gt;&lt;year&gt;2003&lt;/year&gt;&lt;/dates&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18" w:tooltip="Cherniack, 2003 #34" w:history="1">
        <w:r w:rsidR="00534CAD">
          <w:rPr>
            <w:rFonts w:ascii="Times New Roman" w:eastAsia="Times New Roman" w:hAnsi="Times New Roman" w:cs="Times New Roman"/>
            <w:noProof/>
            <w:color w:val="000000"/>
            <w:lang w:bidi="si-LK"/>
          </w:rPr>
          <w:t>18</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Borealis</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Abadi&lt;/Author&gt;&lt;Year&gt;2005&lt;/Year&gt;&lt;RecNum&gt;6509&lt;/RecNum&gt;&lt;DisplayText&gt;[19]&lt;/DisplayText&gt;&lt;record&gt;&lt;rec-number&gt;6509&lt;/rec-number&gt;&lt;foreign-keys&gt;&lt;key app="EN" db-id="rfx20pr9t5zxtmee0xn5fwzbxvw0r9vz2tee" timestamp="1421508107"&gt;6509&lt;/key&gt;&lt;/foreign-keys&gt;&lt;ref-type name="Conference Proceedings"&gt;10&lt;/ref-type&gt;&lt;contributors&gt;&lt;authors&gt;&lt;author&gt;Abadi, Daniel J&lt;/author&gt;&lt;author&gt;Ahmad, Yanif&lt;/author&gt;&lt;author&gt;Balazinska, Magdalena&lt;/author&gt;&lt;author&gt;Cetintemel, Ugur&lt;/author&gt;&lt;author&gt;Cherniack, Mitch&lt;/author&gt;&lt;author&gt;Hwang, Jeong-Hyon&lt;/author&gt;&lt;author&gt;Lindner, Wolfgang&lt;/author&gt;&lt;author&gt;Maskey, Anurag&lt;/author&gt;&lt;author&gt;Rasin, Alex&lt;/author&gt;&lt;author&gt;Ryvkina, Esther&lt;/author&gt;&lt;/authors&gt;&lt;/contributors&gt;&lt;titles&gt;&lt;title&gt;The Design of the Borealis Stream Processing Engine&lt;/title&gt;&lt;secondary-title&gt;CIDR&lt;/secondary-title&gt;&lt;/titles&gt;&lt;pages&gt;277-289&lt;/pages&gt;&lt;volume&gt;5&lt;/volume&gt;&lt;dates&gt;&lt;year&gt;2005&lt;/year&gt;&lt;/dates&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19" w:tooltip="Abadi, 2005 #6509" w:history="1">
        <w:r w:rsidR="00534CAD">
          <w:rPr>
            <w:rFonts w:ascii="Times New Roman" w:eastAsia="Times New Roman" w:hAnsi="Times New Roman" w:cs="Times New Roman"/>
            <w:noProof/>
            <w:color w:val="000000"/>
            <w:lang w:bidi="si-LK"/>
          </w:rPr>
          <w:t>19</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xml:space="preserve">, </w:t>
      </w:r>
      <w:proofErr w:type="spellStart"/>
      <w:r w:rsidR="00C92BF5">
        <w:rPr>
          <w:rFonts w:ascii="Times New Roman" w:eastAsia="Times New Roman" w:hAnsi="Times New Roman" w:cs="Times New Roman"/>
          <w:color w:val="000000"/>
          <w:lang w:bidi="si-LK"/>
        </w:rPr>
        <w:t>StreamIt</w:t>
      </w:r>
      <w:proofErr w:type="spellEnd"/>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Thies&lt;/Author&gt;&lt;Year&gt;2002&lt;/Year&gt;&lt;RecNum&gt;37&lt;/RecNum&gt;&lt;DisplayText&gt;[20]&lt;/DisplayText&gt;&lt;record&gt;&lt;rec-number&gt;37&lt;/rec-number&gt;&lt;foreign-keys&gt;&lt;key app="EN" db-id="ds9tapdw0rvx5me0zv1ppt0dz0959d0fde5d"&gt;37&lt;/key&gt;&lt;/foreign-keys&gt;&lt;ref-type name="Conference Proceedings"&gt;10&lt;/ref-type&gt;&lt;contributors&gt;&lt;authors&gt;&lt;author&gt;Thies, William&lt;/author&gt;&lt;author&gt;Karczmarek, Michal&lt;/author&gt;&lt;author&gt;Amarasinghe, Saman&lt;/author&gt;&lt;/authors&gt;&lt;/contributors&gt;&lt;titles&gt;&lt;title&gt;StreamIt: A language for streaming applications&lt;/title&gt;&lt;secondary-title&gt;Compiler Construction&lt;/secondary-title&gt;&lt;/titles&gt;&lt;pages&gt;179-196&lt;/pages&gt;&lt;dates&gt;&lt;year&gt;2002&lt;/year&gt;&lt;/dates&gt;&lt;publisher&gt;Springer&lt;/publisher&gt;&lt;isbn&gt;3540433694&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0" w:tooltip="Thies, 2002 #37" w:history="1">
        <w:r w:rsidR="00534CAD">
          <w:rPr>
            <w:rFonts w:ascii="Times New Roman" w:eastAsia="Times New Roman" w:hAnsi="Times New Roman" w:cs="Times New Roman"/>
            <w:noProof/>
            <w:color w:val="000000"/>
            <w:lang w:bidi="si-LK"/>
          </w:rPr>
          <w:t>20</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xml:space="preserve"> and SPADE</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Gedik&lt;/Author&gt;&lt;Year&gt;2008&lt;/Year&gt;&lt;RecNum&gt;6511&lt;/RecNum&gt;&lt;DisplayText&gt;[21]&lt;/DisplayText&gt;&lt;record&gt;&lt;rec-number&gt;6511&lt;/rec-number&gt;&lt;foreign-keys&gt;&lt;key app="EN" db-id="rfx20pr9t5zxtmee0xn5fwzbxvw0r9vz2tee" timestamp="1421508108"&gt;6511&lt;/key&gt;&lt;/foreign-keys&gt;&lt;ref-type name="Conference Proceedings"&gt;10&lt;/ref-type&gt;&lt;contributors&gt;&lt;authors&gt;&lt;author&gt;Gedik, Bugra&lt;/author&gt;&lt;author&gt;Andrade, Henrique&lt;/author&gt;&lt;author&gt;Wu, Kun-Lung&lt;/author&gt;&lt;author&gt;Yu, Philip S&lt;/author&gt;&lt;author&gt;Doo, Myungcheol&lt;/author&gt;&lt;/authors&gt;&lt;/contributors&gt;&lt;titles&gt;&lt;title&gt;SPADE: the system s declarative stream processing engine&lt;/title&gt;&lt;secondary-title&gt;Proceedings of the 2008 ACM SIGMOD international conference on Management of data&lt;/secondary-title&gt;&lt;/titles&gt;&lt;pages&gt;1123-1134&lt;/pages&gt;&lt;dates&gt;&lt;year&gt;2008&lt;/year&gt;&lt;/dates&gt;&lt;publisher&gt;ACM&lt;/publisher&gt;&lt;isbn&gt;160558102X&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1" w:tooltip="Gedik, 2008 #6511" w:history="1">
        <w:r w:rsidR="00534CAD">
          <w:rPr>
            <w:rFonts w:ascii="Times New Roman" w:eastAsia="Times New Roman" w:hAnsi="Times New Roman" w:cs="Times New Roman"/>
            <w:noProof/>
            <w:color w:val="000000"/>
            <w:lang w:bidi="si-LK"/>
          </w:rPr>
          <w:t>21</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With the emergence of Internet Scale applications in the recent years, new distributed stream proce</w:t>
      </w:r>
      <w:r w:rsidR="00C92BF5">
        <w:rPr>
          <w:rFonts w:ascii="Times New Roman" w:eastAsia="Times New Roman" w:hAnsi="Times New Roman" w:cs="Times New Roman"/>
          <w:color w:val="000000"/>
          <w:lang w:bidi="si-LK"/>
        </w:rPr>
        <w:t>ssing systems like, Apache S4</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Neumeyer&lt;/Author&gt;&lt;Year&gt;2010&lt;/Year&gt;&lt;RecNum&gt;6512&lt;/RecNum&gt;&lt;DisplayText&gt;[22]&lt;/DisplayText&gt;&lt;record&gt;&lt;rec-number&gt;6512&lt;/rec-number&gt;&lt;foreign-keys&gt;&lt;key app="EN" db-id="rfx20pr9t5zxtmee0xn5fwzbxvw0r9vz2tee" timestamp="1421508108"&gt;6512&lt;/key&gt;&lt;/foreign-keys&gt;&lt;ref-type name="Conference Proceedings"&gt;10&lt;/ref-type&gt;&lt;contributors&gt;&lt;authors&gt;&lt;author&gt;Neumeyer, Leonardo&lt;/author&gt;&lt;author&gt;Robbins, Bruce&lt;/author&gt;&lt;author&gt;Nair, Anish&lt;/author&gt;&lt;author&gt;Kesari, Anand&lt;/author&gt;&lt;/authors&gt;&lt;/contributors&gt;&lt;titles&gt;&lt;title&gt;S4: Distributed stream computing platform&lt;/title&gt;&lt;secondary-title&gt;Data Mining Workshops (ICDMW), 2010 IEEE International Conference on&lt;/secondary-title&gt;&lt;/titles&gt;&lt;pages&gt;170-177&lt;/pages&gt;&lt;dates&gt;&lt;year&gt;2010&lt;/year&gt;&lt;/dates&gt;&lt;publisher&gt;IEEE&lt;/publisher&gt;&lt;isbn&gt;1424492440&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2" w:tooltip="Neumeyer, 2010 #6512" w:history="1">
        <w:r w:rsidR="00534CAD">
          <w:rPr>
            <w:rFonts w:ascii="Times New Roman" w:eastAsia="Times New Roman" w:hAnsi="Times New Roman" w:cs="Times New Roman"/>
            <w:noProof/>
            <w:color w:val="000000"/>
            <w:lang w:bidi="si-LK"/>
          </w:rPr>
          <w:t>22</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Apache Storm</w:t>
      </w:r>
      <w:r w:rsidR="00C92BF5">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Anderson&lt;/Author&gt;&lt;Year&gt;2013&lt;/Year&gt;&lt;RecNum&gt;25&lt;/RecNum&gt;&lt;DisplayText&gt;[3]&lt;/DisplayText&gt;&lt;record&gt;&lt;rec-number&gt;25&lt;/rec-number&gt;&lt;foreign-keys&gt;&lt;key app="EN" db-id="ds9tapdw0rvx5me0zv1ppt0dz0959d0fde5d"&gt;25&lt;/key&gt;&lt;/foreign-keys&gt;&lt;ref-type name="Book"&gt;6&lt;/ref-type&gt;&lt;contributors&gt;&lt;authors&gt;&lt;author&gt;Anderson, Quinton&lt;/author&gt;&lt;/authors&gt;&lt;/contributors&gt;&lt;titles&gt;&lt;title&gt;Storm Real-time Processing Cookbook&lt;/title&gt;&lt;/titles&gt;&lt;dates&gt;&lt;year&gt;2013&lt;/year&gt;&lt;/dates&gt;&lt;publisher&gt;Packt Publishing Ltd&lt;/publisher&gt;&lt;isbn&gt;178216443X&lt;/isbn&gt;&lt;urls&gt;&lt;/urls&gt;&lt;/record&gt;&lt;/Cite&gt;&lt;/EndNote&gt;</w:instrText>
      </w:r>
      <w:r w:rsidR="00C92BF5">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3" w:tooltip="Anderson, 2013 #25" w:history="1">
        <w:r w:rsidR="00534CAD">
          <w:rPr>
            <w:rFonts w:ascii="Times New Roman" w:eastAsia="Times New Roman" w:hAnsi="Times New Roman" w:cs="Times New Roman"/>
            <w:noProof/>
            <w:color w:val="000000"/>
            <w:lang w:bidi="si-LK"/>
          </w:rPr>
          <w:t>3</w:t>
        </w:r>
      </w:hyperlink>
      <w:r w:rsidR="006371E7">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310324">
        <w:rPr>
          <w:rFonts w:ascii="Times New Roman" w:eastAsia="Times New Roman" w:hAnsi="Times New Roman" w:cs="Times New Roman"/>
          <w:color w:val="000000"/>
          <w:lang w:bidi="si-LK"/>
        </w:rPr>
        <w:t>, Apache Samza</w:t>
      </w:r>
      <w:r w:rsidR="00310324">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Kamburugamuve&lt;/Author&gt;&lt;Year&gt;2013&lt;/Year&gt;&lt;RecNum&gt;41&lt;/RecNum&gt;&lt;DisplayText&gt;[23]&lt;/DisplayText&gt;&lt;record&gt;&lt;rec-number&gt;41&lt;/rec-number&gt;&lt;foreign-keys&gt;&lt;key app="EN" db-id="ds9tapdw0rvx5me0zv1ppt0dz0959d0fde5d"&gt;41&lt;/key&gt;&lt;/foreign-keys&gt;&lt;ref-type name="Report"&gt;27&lt;/ref-type&gt;&lt;contributors&gt;&lt;authors&gt;&lt;author&gt;Supun Kamburugamuve&lt;/author&gt;&lt;/authors&gt;&lt;/contributors&gt;&lt;titles&gt;&lt;title&gt; Survey of distributed stream processing for large stream sources&lt;/title&gt;&lt;/titles&gt;&lt;dates&gt;&lt;year&gt;2013&lt;/year&gt;&lt;/dates&gt;&lt;urls&gt;&lt;related-urls&gt;&lt;url&gt;http://grids.ucs.indiana.edu/ptliupages/publications/survey_stream_processing.pdf&lt;/url&gt;&lt;/related-urls&gt;&lt;/urls&gt;&lt;/record&gt;&lt;/Cite&gt;&lt;/EndNote&gt;</w:instrText>
      </w:r>
      <w:r w:rsidR="00310324">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3" w:tooltip="Kamburugamuve, 2013 #41" w:history="1">
        <w:r w:rsidR="00534CAD">
          <w:rPr>
            <w:rFonts w:ascii="Times New Roman" w:eastAsia="Times New Roman" w:hAnsi="Times New Roman" w:cs="Times New Roman"/>
            <w:noProof/>
            <w:color w:val="000000"/>
            <w:lang w:bidi="si-LK"/>
          </w:rPr>
          <w:t>23</w:t>
        </w:r>
      </w:hyperlink>
      <w:r w:rsidR="006901EA">
        <w:rPr>
          <w:rFonts w:ascii="Times New Roman" w:eastAsia="Times New Roman" w:hAnsi="Times New Roman" w:cs="Times New Roman"/>
          <w:noProof/>
          <w:color w:val="000000"/>
          <w:lang w:bidi="si-LK"/>
        </w:rPr>
        <w:t>]</w:t>
      </w:r>
      <w:r w:rsidR="00310324">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Spark Streaming</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Zaharia&lt;/Author&gt;&lt;Year&gt;2012&lt;/Year&gt;&lt;RecNum&gt;33&lt;/RecNum&gt;&lt;DisplayText&gt;[24]&lt;/DisplayText&gt;&lt;record&gt;&lt;rec-number&gt;33&lt;/rec-number&gt;&lt;foreign-keys&gt;&lt;key app="EN" db-id="ds9tapdw0rvx5me0zv1ppt0dz0959d0fde5d"&gt;33&lt;/key&gt;&lt;/foreign-keys&gt;&lt;ref-type name="Conference Proceedings"&gt;10&lt;/ref-type&gt;&lt;contributors&gt;&lt;authors&gt;&lt;author&gt;Zaharia, Matei&lt;/author&gt;&lt;author&gt;Das, Tathagata&lt;/author&gt;&lt;author&gt;Li, Haoyuan&lt;/author&gt;&lt;author&gt;Shenker, Scott&lt;/author&gt;&lt;author&gt;Stoica, Ion&lt;/author&gt;&lt;/authors&gt;&lt;/contributors&gt;&lt;titles&gt;&lt;title&gt;Discretized streams: an efficient and fault-tolerant model for stream processing on large clusters&lt;/title&gt;&lt;secondary-title&gt;Proceedings of the 4th USENIX conference on Hot Topics in Cloud Ccomputing&lt;/secondary-title&gt;&lt;/titles&gt;&lt;pages&gt;10-10&lt;/pages&gt;&lt;dates&gt;&lt;year&gt;2012&lt;/year&gt;&lt;/dates&gt;&lt;publisher&gt;USENIX Association&lt;/publisher&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4" w:tooltip="Zaharia, 2012 #33" w:history="1">
        <w:r w:rsidR="00534CAD">
          <w:rPr>
            <w:rFonts w:ascii="Times New Roman" w:eastAsia="Times New Roman" w:hAnsi="Times New Roman" w:cs="Times New Roman"/>
            <w:noProof/>
            <w:color w:val="000000"/>
            <w:lang w:bidi="si-LK"/>
          </w:rPr>
          <w:t>24</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xml:space="preserve"> and </w:t>
      </w:r>
      <w:r w:rsidR="002E07EB">
        <w:rPr>
          <w:rFonts w:ascii="Times New Roman" w:eastAsia="Times New Roman" w:hAnsi="Times New Roman" w:cs="Times New Roman"/>
          <w:color w:val="000000"/>
          <w:lang w:bidi="si-LK"/>
        </w:rPr>
        <w:t xml:space="preserve">commercial solutions including Google </w:t>
      </w:r>
      <w:r w:rsidR="00C92BF5">
        <w:rPr>
          <w:rFonts w:ascii="Times New Roman" w:eastAsia="Times New Roman" w:hAnsi="Times New Roman" w:cs="Times New Roman"/>
          <w:color w:val="000000"/>
          <w:lang w:bidi="si-LK"/>
        </w:rPr>
        <w:t>Millwheel</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Akidau&lt;/Author&gt;&lt;Year&gt;2013&lt;/Year&gt;&lt;RecNum&gt;31&lt;/RecNum&gt;&lt;DisplayText&gt;[25]&lt;/DisplayText&gt;&lt;record&gt;&lt;rec-number&gt;31&lt;/rec-number&gt;&lt;foreign-keys&gt;&lt;key app="EN" db-id="ds9tapdw0rvx5me0zv1ppt0dz0959d0fde5d"&gt;31&lt;/key&gt;&lt;/foreign-keys&gt;&lt;ref-type name="Journal Article"&gt;17&lt;/ref-type&gt;&lt;contributors&gt;&lt;authors&gt;&lt;author&gt;Akidau, Tyler&lt;/author&gt;&lt;author&gt;Balikov, Alex&lt;/author&gt;&lt;author&gt;Bekiroğlu, Kaya&lt;/author&gt;&lt;author&gt;Chernyak, Slava&lt;/author&gt;&lt;author&gt;Haberman, Josh&lt;/author&gt;&lt;author&gt;Lax, Reuven&lt;/author&gt;&lt;author&gt;McVeety, Sam&lt;/author&gt;&lt;author&gt;Mills, Daniel&lt;/author&gt;&lt;author&gt;Nordstrom, Paul&lt;/author&gt;&lt;author&gt;Whittle, Sam&lt;/author&gt;&lt;/authors&gt;&lt;/contributors&gt;&lt;titles&gt;&lt;title&gt;MillWheel: fault-tolerant stream processing at internet scale&lt;/title&gt;&lt;secondary-title&gt;Proceedings of the VLDB Endowment&lt;/secondary-title&gt;&lt;/titles&gt;&lt;periodical&gt;&lt;full-title&gt;Proceedings of the VLDB Endowment&lt;/full-title&gt;&lt;/periodical&gt;&lt;pages&gt;1033-1044&lt;/pages&gt;&lt;volume&gt;6&lt;/volume&gt;&lt;number&gt;11&lt;/number&gt;&lt;dates&gt;&lt;year&gt;2013&lt;/year&gt;&lt;/dates&gt;&lt;isbn&gt;2150-8097&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5" w:tooltip="Akidau, 2013 #31" w:history="1">
        <w:r w:rsidR="00534CAD">
          <w:rPr>
            <w:rFonts w:ascii="Times New Roman" w:eastAsia="Times New Roman" w:hAnsi="Times New Roman" w:cs="Times New Roman"/>
            <w:noProof/>
            <w:color w:val="000000"/>
            <w:lang w:bidi="si-LK"/>
          </w:rPr>
          <w:t>25</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EB382B" w:rsidRPr="00EB382B">
        <w:rPr>
          <w:rFonts w:ascii="Times New Roman" w:eastAsia="Times New Roman" w:hAnsi="Times New Roman" w:cs="Times New Roman"/>
          <w:color w:val="000000"/>
          <w:lang w:bidi="si-LK"/>
        </w:rPr>
        <w:t xml:space="preserve"> </w:t>
      </w:r>
      <w:r w:rsidR="00686B74">
        <w:rPr>
          <w:rFonts w:ascii="Times New Roman" w:eastAsia="Times New Roman" w:hAnsi="Times New Roman" w:cs="Times New Roman"/>
          <w:color w:val="000000"/>
          <w:lang w:bidi="si-LK"/>
        </w:rPr>
        <w:t xml:space="preserve">and </w:t>
      </w:r>
      <w:r w:rsidR="004368B5">
        <w:rPr>
          <w:rFonts w:ascii="Times New Roman" w:eastAsia="Times New Roman" w:hAnsi="Times New Roman" w:cs="Times New Roman"/>
          <w:color w:val="000000"/>
          <w:lang w:bidi="si-LK"/>
        </w:rPr>
        <w:t>Amazon Kinesis</w:t>
      </w:r>
      <w:r w:rsidR="004368B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Varia&lt;/Author&gt;&lt;Year&gt;2013&lt;/Year&gt;&lt;RecNum&gt;6523&lt;/RecNum&gt;&lt;DisplayText&gt;[26]&lt;/DisplayText&gt;&lt;record&gt;&lt;rec-number&gt;6523&lt;/rec-number&gt;&lt;foreign-keys&gt;&lt;key app="EN" db-id="rfx20pr9t5zxtmee0xn5fwzbxvw0r9vz2tee" timestamp="1421538446"&gt;6523&lt;/key&gt;&lt;/foreign-keys&gt;&lt;ref-type name="Web Page"&gt;12&lt;/ref-type&gt;&lt;contributors&gt;&lt;authors&gt;&lt;author&gt;Varia, Jinesh&lt;/author&gt;&lt;author&gt;Mathew, Sajee&lt;/author&gt;&lt;/authors&gt;&lt;/contributors&gt;&lt;titles&gt;&lt;title&gt;Overview of amazon web services&lt;/title&gt;&lt;/titles&gt;&lt;dates&gt;&lt;year&gt;2013&lt;/year&gt;&lt;/dates&gt;&lt;urls&gt;&lt;related-urls&gt;&lt;url&gt;http://docs.aws.amazon.com/gettingstarted/latest/awsgsg-intro/intro.html&lt;/url&gt;&lt;/related-urls&gt;&lt;/urls&gt;&lt;/record&gt;&lt;/Cite&gt;&lt;/EndNote&gt;</w:instrText>
      </w:r>
      <w:r w:rsidR="004368B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6" w:tooltip="Varia, 2013 #6523" w:history="1">
        <w:r w:rsidR="00534CAD">
          <w:rPr>
            <w:rFonts w:ascii="Times New Roman" w:eastAsia="Times New Roman" w:hAnsi="Times New Roman" w:cs="Times New Roman"/>
            <w:noProof/>
            <w:color w:val="000000"/>
            <w:lang w:bidi="si-LK"/>
          </w:rPr>
          <w:t>26</w:t>
        </w:r>
      </w:hyperlink>
      <w:r w:rsidR="006901EA">
        <w:rPr>
          <w:rFonts w:ascii="Times New Roman" w:eastAsia="Times New Roman" w:hAnsi="Times New Roman" w:cs="Times New Roman"/>
          <w:noProof/>
          <w:color w:val="000000"/>
          <w:lang w:bidi="si-LK"/>
        </w:rPr>
        <w:t>]</w:t>
      </w:r>
      <w:r w:rsidR="004368B5">
        <w:rPr>
          <w:rFonts w:ascii="Times New Roman" w:eastAsia="Times New Roman" w:hAnsi="Times New Roman" w:cs="Times New Roman"/>
          <w:color w:val="000000"/>
          <w:lang w:bidi="si-LK"/>
        </w:rPr>
        <w:fldChar w:fldCharType="end"/>
      </w:r>
      <w:r w:rsidR="004368B5">
        <w:rPr>
          <w:rFonts w:ascii="Times New Roman" w:eastAsia="Times New Roman" w:hAnsi="Times New Roman" w:cs="Times New Roman"/>
          <w:color w:val="000000"/>
          <w:lang w:bidi="si-LK"/>
        </w:rPr>
        <w:t xml:space="preserve"> </w:t>
      </w:r>
      <w:r w:rsidR="00686B74" w:rsidRPr="00EB382B">
        <w:rPr>
          <w:rFonts w:ascii="Times New Roman" w:eastAsia="Times New Roman" w:hAnsi="Times New Roman" w:cs="Times New Roman"/>
          <w:color w:val="000000"/>
          <w:lang w:bidi="si-LK"/>
        </w:rPr>
        <w:t>have be</w:t>
      </w:r>
      <w:r w:rsidR="00686B74">
        <w:rPr>
          <w:rFonts w:ascii="Times New Roman" w:eastAsia="Times New Roman" w:hAnsi="Times New Roman" w:cs="Times New Roman"/>
          <w:color w:val="000000"/>
          <w:lang w:bidi="si-LK"/>
        </w:rPr>
        <w:t>en</w:t>
      </w:r>
      <w:r w:rsidR="00686B74" w:rsidRPr="00EB382B">
        <w:rPr>
          <w:rFonts w:ascii="Times New Roman" w:eastAsia="Times New Roman" w:hAnsi="Times New Roman" w:cs="Times New Roman"/>
          <w:color w:val="000000"/>
          <w:lang w:bidi="si-LK"/>
        </w:rPr>
        <w:t xml:space="preserve"> developed.</w:t>
      </w:r>
    </w:p>
    <w:p w14:paraId="3441F486" w14:textId="77777777" w:rsidR="00EB382B" w:rsidRPr="00EB382B" w:rsidRDefault="00EB382B" w:rsidP="00EB382B">
      <w:pPr>
        <w:spacing w:after="0" w:line="276" w:lineRule="auto"/>
        <w:jc w:val="both"/>
        <w:rPr>
          <w:rFonts w:ascii="Times New Roman" w:eastAsia="Times New Roman" w:hAnsi="Times New Roman" w:cs="Times New Roman"/>
          <w:color w:val="000000"/>
          <w:lang w:bidi="si-LK"/>
        </w:rPr>
      </w:pPr>
    </w:p>
    <w:p w14:paraId="614E8F38" w14:textId="7CA06FF8" w:rsidR="00EB382B" w:rsidRP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Apache Storm applications are developed</w:t>
      </w:r>
      <w:r w:rsidR="00425A14">
        <w:rPr>
          <w:rFonts w:ascii="Times New Roman" w:eastAsia="Times New Roman" w:hAnsi="Times New Roman" w:cs="Times New Roman"/>
          <w:color w:val="000000"/>
          <w:lang w:bidi="si-LK"/>
        </w:rPr>
        <w:t xml:space="preserve"> in the model of the graphical dataflow we introduced earlier</w:t>
      </w:r>
      <w:r w:rsidRPr="00EB382B">
        <w:rPr>
          <w:rFonts w:ascii="Times New Roman" w:eastAsia="Times New Roman" w:hAnsi="Times New Roman" w:cs="Times New Roman"/>
          <w:color w:val="000000"/>
          <w:lang w:bidi="si-LK"/>
        </w:rPr>
        <w:t xml:space="preserve">. A Storm application consists of Spouts, Bolts, and Streams. Spouts and Bolts are the nodes in the graph connected by streams and a single such application is called a Topology. Storm uses its own servers to manage and distribute the tasks among the cluster nodes. The communication fabric is built on top of TCP using the </w:t>
      </w:r>
      <w:proofErr w:type="spellStart"/>
      <w:r w:rsidRPr="00EB382B">
        <w:rPr>
          <w:rFonts w:ascii="Times New Roman" w:eastAsia="Times New Roman" w:hAnsi="Times New Roman" w:cs="Times New Roman"/>
          <w:color w:val="000000"/>
          <w:lang w:bidi="si-LK"/>
        </w:rPr>
        <w:t>Netty</w:t>
      </w:r>
      <w:proofErr w:type="spellEnd"/>
      <w:r w:rsidRPr="00EB382B">
        <w:rPr>
          <w:rFonts w:ascii="Times New Roman" w:eastAsia="Times New Roman" w:hAnsi="Times New Roman" w:cs="Times New Roman"/>
          <w:color w:val="000000"/>
          <w:lang w:bidi="si-LK"/>
        </w:rPr>
        <w:t xml:space="preserve"> library. Storm provides at </w:t>
      </w:r>
      <w:r w:rsidRPr="00EB382B">
        <w:rPr>
          <w:rFonts w:ascii="Times New Roman" w:eastAsia="Times New Roman" w:hAnsi="Times New Roman" w:cs="Times New Roman"/>
          <w:color w:val="000000"/>
          <w:lang w:bidi="si-LK"/>
        </w:rPr>
        <w:lastRenderedPageBreak/>
        <w:t>least once processing guarantees</w:t>
      </w:r>
      <w:r w:rsidR="004A66A2">
        <w:rPr>
          <w:rFonts w:ascii="Times New Roman" w:eastAsia="Times New Roman" w:hAnsi="Times New Roman" w:cs="Times New Roman"/>
          <w:color w:val="000000"/>
          <w:lang w:bidi="si-LK"/>
        </w:rPr>
        <w:t xml:space="preserve"> at its core</w:t>
      </w:r>
      <w:r w:rsidRPr="00EB382B">
        <w:rPr>
          <w:rFonts w:ascii="Times New Roman" w:eastAsia="Times New Roman" w:hAnsi="Times New Roman" w:cs="Times New Roman"/>
          <w:color w:val="000000"/>
          <w:lang w:bidi="si-LK"/>
        </w:rPr>
        <w:t>. Apache Samza is another open source stream-processing framework developed on top of Kafka message broker and Apache Yarn. Samza applications are similar to Storm applications in the graph structure</w:t>
      </w:r>
      <w:r w:rsidR="00FF0E76">
        <w:rPr>
          <w:rFonts w:ascii="Times New Roman" w:eastAsia="Times New Roman" w:hAnsi="Times New Roman" w:cs="Times New Roman"/>
          <w:color w:val="000000"/>
          <w:lang w:bidi="si-LK"/>
        </w:rPr>
        <w:t xml:space="preserve"> and </w:t>
      </w:r>
      <w:r w:rsidR="00FF0E76" w:rsidRPr="00EB382B">
        <w:rPr>
          <w:rFonts w:ascii="Times New Roman" w:eastAsia="Times New Roman" w:hAnsi="Times New Roman" w:cs="Times New Roman"/>
          <w:color w:val="000000"/>
          <w:lang w:bidi="si-LK"/>
        </w:rPr>
        <w:t>differences</w:t>
      </w:r>
      <w:r w:rsidR="00FF0E76">
        <w:rPr>
          <w:rFonts w:ascii="Times New Roman" w:eastAsia="Times New Roman" w:hAnsi="Times New Roman" w:cs="Times New Roman"/>
          <w:color w:val="000000"/>
          <w:lang w:bidi="si-LK"/>
        </w:rPr>
        <w:t xml:space="preserve"> between Storm and Samza</w:t>
      </w:r>
      <w:r w:rsidRPr="00EB382B">
        <w:rPr>
          <w:rFonts w:ascii="Times New Roman" w:eastAsia="Times New Roman" w:hAnsi="Times New Roman" w:cs="Times New Roman"/>
          <w:color w:val="000000"/>
          <w:lang w:bidi="si-LK"/>
        </w:rPr>
        <w:t xml:space="preserve"> are technical differences in how they distribute the tasks and how they manage the communications. Because Samza messaging layer is backed by a file based message broker Kafka, its latency is expected to be high</w:t>
      </w:r>
      <w:r w:rsidR="00425A14">
        <w:rPr>
          <w:rFonts w:ascii="Times New Roman" w:eastAsia="Times New Roman" w:hAnsi="Times New Roman" w:cs="Times New Roman"/>
          <w:color w:val="000000"/>
          <w:lang w:bidi="si-LK"/>
        </w:rPr>
        <w:t>er</w:t>
      </w:r>
      <w:r w:rsidRPr="00EB382B">
        <w:rPr>
          <w:rFonts w:ascii="Times New Roman" w:eastAsia="Times New Roman" w:hAnsi="Times New Roman" w:cs="Times New Roman"/>
          <w:color w:val="000000"/>
          <w:lang w:bidi="si-LK"/>
        </w:rPr>
        <w:t xml:space="preserve"> compared to other processing engines. </w:t>
      </w:r>
    </w:p>
    <w:p w14:paraId="1DD94FAE" w14:textId="77777777" w:rsidR="00EB382B" w:rsidRPr="00EB382B" w:rsidRDefault="00EB382B" w:rsidP="00EB382B">
      <w:pPr>
        <w:spacing w:after="0" w:line="240" w:lineRule="auto"/>
        <w:rPr>
          <w:rFonts w:ascii="Times New Roman" w:eastAsia="Times New Roman" w:hAnsi="Times New Roman" w:cs="Times New Roman"/>
          <w:sz w:val="24"/>
          <w:szCs w:val="24"/>
          <w:lang w:bidi="si-LK"/>
        </w:rPr>
      </w:pPr>
    </w:p>
    <w:p w14:paraId="15E86C0C" w14:textId="08D42F4C" w:rsidR="00EB382B" w:rsidRPr="00EB382B" w:rsidRDefault="001F0E4C"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 xml:space="preserve">Apache Spark streaming </w:t>
      </w:r>
      <w:r w:rsidR="00247F0F">
        <w:rPr>
          <w:rFonts w:ascii="Times New Roman" w:eastAsia="Times New Roman" w:hAnsi="Times New Roman" w:cs="Times New Roman"/>
          <w:color w:val="000000"/>
          <w:lang w:bidi="si-LK"/>
        </w:rPr>
        <w:t>extends the</w:t>
      </w:r>
      <w:r>
        <w:rPr>
          <w:rFonts w:ascii="Times New Roman" w:eastAsia="Times New Roman" w:hAnsi="Times New Roman" w:cs="Times New Roman"/>
          <w:color w:val="000000"/>
          <w:lang w:bidi="si-LK"/>
        </w:rPr>
        <w:t xml:space="preserve"> Spark batch processing system. </w:t>
      </w:r>
      <w:r w:rsidR="00EB382B" w:rsidRPr="00EB382B">
        <w:rPr>
          <w:rFonts w:ascii="Times New Roman" w:eastAsia="Times New Roman" w:hAnsi="Times New Roman" w:cs="Times New Roman"/>
          <w:color w:val="000000"/>
          <w:lang w:bidi="si-LK"/>
        </w:rPr>
        <w:t xml:space="preserve">Spark </w:t>
      </w:r>
      <w:r w:rsidR="00D95DAB">
        <w:rPr>
          <w:rFonts w:ascii="Times New Roman" w:eastAsia="Times New Roman" w:hAnsi="Times New Roman" w:cs="Times New Roman"/>
          <w:color w:val="000000"/>
          <w:lang w:bidi="si-LK"/>
        </w:rPr>
        <w:t xml:space="preserve">is </w:t>
      </w:r>
      <w:r w:rsidR="00EB382B" w:rsidRPr="00EB382B">
        <w:rPr>
          <w:rFonts w:ascii="Times New Roman" w:eastAsia="Times New Roman" w:hAnsi="Times New Roman" w:cs="Times New Roman"/>
          <w:color w:val="000000"/>
          <w:lang w:bidi="si-LK"/>
        </w:rPr>
        <w:t xml:space="preserve">a batch processing system targeting iterative algorithms and interactive analytics problems on top of large data sets. In streaming case </w:t>
      </w:r>
      <w:r>
        <w:rPr>
          <w:rFonts w:ascii="Times New Roman" w:eastAsia="Times New Roman" w:hAnsi="Times New Roman" w:cs="Times New Roman"/>
          <w:color w:val="000000"/>
          <w:lang w:bidi="si-LK"/>
        </w:rPr>
        <w:t>S</w:t>
      </w:r>
      <w:r w:rsidR="00EB382B" w:rsidRPr="00EB382B">
        <w:rPr>
          <w:rFonts w:ascii="Times New Roman" w:eastAsia="Times New Roman" w:hAnsi="Times New Roman" w:cs="Times New Roman"/>
          <w:color w:val="000000"/>
          <w:lang w:bidi="si-LK"/>
        </w:rPr>
        <w:t xml:space="preserve">park reads the input from a stream source like a message queue. It uses small batches of incoming data as input to the </w:t>
      </w:r>
      <w:r w:rsidR="00430EB9" w:rsidRPr="00EB382B">
        <w:rPr>
          <w:rFonts w:ascii="Times New Roman" w:eastAsia="Times New Roman" w:hAnsi="Times New Roman" w:cs="Times New Roman"/>
          <w:color w:val="000000"/>
          <w:lang w:bidi="si-LK"/>
        </w:rPr>
        <w:t xml:space="preserve">running </w:t>
      </w:r>
      <w:r w:rsidR="00EB382B" w:rsidRPr="00EB382B">
        <w:rPr>
          <w:rFonts w:ascii="Times New Roman" w:eastAsia="Times New Roman" w:hAnsi="Times New Roman" w:cs="Times New Roman"/>
          <w:color w:val="000000"/>
          <w:lang w:bidi="si-LK"/>
        </w:rPr>
        <w:t>jobs</w:t>
      </w:r>
      <w:r w:rsidR="001E04CD">
        <w:rPr>
          <w:rFonts w:ascii="Times New Roman" w:eastAsia="Times New Roman" w:hAnsi="Times New Roman" w:cs="Times New Roman"/>
          <w:color w:val="000000"/>
          <w:lang w:bidi="si-LK"/>
        </w:rPr>
        <w:t>,</w:t>
      </w:r>
      <w:r w:rsidR="00EB382B" w:rsidRPr="00EB382B">
        <w:rPr>
          <w:rFonts w:ascii="Times New Roman" w:eastAsia="Times New Roman" w:hAnsi="Times New Roman" w:cs="Times New Roman"/>
          <w:color w:val="000000"/>
          <w:lang w:bidi="si-LK"/>
        </w:rPr>
        <w:t xml:space="preserve"> creating the illusion of continuous processing. </w:t>
      </w:r>
      <w:r w:rsidR="00425A14">
        <w:rPr>
          <w:rFonts w:ascii="Times New Roman" w:eastAsia="Times New Roman" w:hAnsi="Times New Roman" w:cs="Times New Roman"/>
          <w:color w:val="000000"/>
          <w:lang w:bidi="si-LK"/>
        </w:rPr>
        <w:t>Such b</w:t>
      </w:r>
      <w:r w:rsidR="00EB382B" w:rsidRPr="00EB382B">
        <w:rPr>
          <w:rFonts w:ascii="Times New Roman" w:eastAsia="Times New Roman" w:hAnsi="Times New Roman" w:cs="Times New Roman"/>
          <w:color w:val="000000"/>
          <w:lang w:bidi="si-LK"/>
        </w:rPr>
        <w:t xml:space="preserve">atching </w:t>
      </w:r>
      <w:r w:rsidR="00425A14">
        <w:rPr>
          <w:rFonts w:ascii="Times New Roman" w:eastAsia="Times New Roman" w:hAnsi="Times New Roman" w:cs="Times New Roman"/>
          <w:color w:val="000000"/>
          <w:lang w:bidi="si-LK"/>
        </w:rPr>
        <w:t xml:space="preserve">of </w:t>
      </w:r>
      <w:r w:rsidR="00EB382B" w:rsidRPr="00EB382B">
        <w:rPr>
          <w:rFonts w:ascii="Times New Roman" w:eastAsia="Times New Roman" w:hAnsi="Times New Roman" w:cs="Times New Roman"/>
          <w:color w:val="000000"/>
          <w:lang w:bidi="si-LK"/>
        </w:rPr>
        <w:t xml:space="preserve">the inputs </w:t>
      </w:r>
      <w:r w:rsidR="00425A14">
        <w:rPr>
          <w:rFonts w:ascii="Times New Roman" w:eastAsia="Times New Roman" w:hAnsi="Times New Roman" w:cs="Times New Roman"/>
          <w:color w:val="000000"/>
          <w:lang w:bidi="si-LK"/>
        </w:rPr>
        <w:t>does not seem</w:t>
      </w:r>
      <w:r w:rsidR="00EB382B" w:rsidRPr="00EB382B">
        <w:rPr>
          <w:rFonts w:ascii="Times New Roman" w:eastAsia="Times New Roman" w:hAnsi="Times New Roman" w:cs="Times New Roman"/>
          <w:color w:val="000000"/>
          <w:lang w:bidi="si-LK"/>
        </w:rPr>
        <w:t xml:space="preserve"> very attractive for real time applications. </w:t>
      </w:r>
      <w:r w:rsidR="00B64A8A">
        <w:rPr>
          <w:rFonts w:ascii="Times New Roman" w:eastAsia="Times New Roman" w:hAnsi="Times New Roman" w:cs="Times New Roman"/>
          <w:color w:val="000000"/>
          <w:lang w:bidi="si-LK"/>
        </w:rPr>
        <w:t xml:space="preserve"> </w:t>
      </w:r>
      <w:r>
        <w:rPr>
          <w:rFonts w:ascii="Times New Roman" w:eastAsia="Times New Roman" w:hAnsi="Times New Roman" w:cs="Times New Roman"/>
          <w:color w:val="000000"/>
          <w:lang w:bidi="si-LK"/>
        </w:rPr>
        <w:t>S4 is another</w:t>
      </w:r>
      <w:r w:rsidR="00EB382B" w:rsidRPr="00EB382B">
        <w:rPr>
          <w:rFonts w:ascii="Times New Roman" w:eastAsia="Times New Roman" w:hAnsi="Times New Roman" w:cs="Times New Roman"/>
          <w:color w:val="000000"/>
          <w:lang w:bidi="si-LK"/>
        </w:rPr>
        <w:t xml:space="preserve"> fully distributed real time stream processing framework. The processing model is </w:t>
      </w:r>
      <w:r>
        <w:rPr>
          <w:rFonts w:ascii="Times New Roman" w:eastAsia="Times New Roman" w:hAnsi="Times New Roman" w:cs="Times New Roman"/>
          <w:color w:val="000000"/>
          <w:lang w:bidi="si-LK"/>
        </w:rPr>
        <w:t>inspired by map-r</w:t>
      </w:r>
      <w:r w:rsidR="00EB382B" w:rsidRPr="00EB382B">
        <w:rPr>
          <w:rFonts w:ascii="Times New Roman" w:eastAsia="Times New Roman" w:hAnsi="Times New Roman" w:cs="Times New Roman"/>
          <w:color w:val="000000"/>
          <w:lang w:bidi="si-LK"/>
        </w:rPr>
        <w:t>educe and uses a key-value based programming model. S4 creates a dynamic network of processing elements (PEs) and these are arranged in a DAG at runtime. One of the biggest challenges in PE architecture is that, key attributes with very large domains can create large number of PEs in the system at a given time.</w:t>
      </w:r>
    </w:p>
    <w:p w14:paraId="1085C641" w14:textId="77777777" w:rsidR="00EB382B" w:rsidRPr="00EB382B" w:rsidRDefault="00EB382B" w:rsidP="00EB382B">
      <w:pPr>
        <w:spacing w:after="0" w:line="276" w:lineRule="auto"/>
        <w:jc w:val="both"/>
        <w:rPr>
          <w:rFonts w:ascii="Times New Roman" w:eastAsia="Times New Roman" w:hAnsi="Times New Roman" w:cs="Times New Roman"/>
          <w:color w:val="000000"/>
          <w:lang w:bidi="si-LK"/>
        </w:rPr>
      </w:pPr>
    </w:p>
    <w:p w14:paraId="7713606F" w14:textId="1096261B" w:rsidR="00EB382B" w:rsidRP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A comprehensive list of optimizations possible to reduce the latency of the stream processing ap</w:t>
      </w:r>
      <w:r w:rsidR="00C92BF5">
        <w:rPr>
          <w:rFonts w:ascii="Times New Roman" w:eastAsia="Times New Roman" w:hAnsi="Times New Roman" w:cs="Times New Roman"/>
          <w:color w:val="000000"/>
          <w:lang w:bidi="si-LK"/>
        </w:rPr>
        <w:t>plications are mentioned in</w:t>
      </w:r>
      <w:r w:rsidR="006371E7">
        <w:rPr>
          <w:rFonts w:ascii="Times New Roman" w:eastAsia="Times New Roman" w:hAnsi="Times New Roman" w:cs="Times New Roman"/>
          <w:color w:val="000000"/>
          <w:lang w:bidi="si-LK"/>
        </w:rPr>
        <w:t xml:space="preserve"> </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Hirzel&lt;/Author&gt;&lt;Year&gt;2014&lt;/Year&gt;&lt;RecNum&gt;38&lt;/RecNum&gt;&lt;DisplayText&gt;[27]&lt;/DisplayText&gt;&lt;record&gt;&lt;rec-number&gt;38&lt;/rec-number&gt;&lt;foreign-keys&gt;&lt;key app="EN" db-id="ds9tapdw0rvx5me0zv1ppt0dz0959d0fde5d"&gt;38&lt;/key&gt;&lt;/foreign-keys&gt;&lt;ref-type name="Journal Article"&gt;17&lt;/ref-type&gt;&lt;contributors&gt;&lt;authors&gt;&lt;author&gt;Hirzel, Martin&lt;/author&gt;&lt;author&gt;Soulé, Robert&lt;/author&gt;&lt;author&gt;Schneider, Scott&lt;/author&gt;&lt;author&gt;Gedik, Buğra&lt;/author&gt;&lt;author&gt;Grimm, Robert&lt;/author&gt;&lt;/authors&gt;&lt;/contributors&gt;&lt;titles&gt;&lt;title&gt;A catalog of stream processing optimizations&lt;/title&gt;&lt;secondary-title&gt;ACM Computing Surveys (CSUR)&lt;/secondary-title&gt;&lt;/titles&gt;&lt;periodical&gt;&lt;full-title&gt;ACM Computing Surveys (CSUR)&lt;/full-title&gt;&lt;/periodical&gt;&lt;pages&gt;46&lt;/pages&gt;&lt;volume&gt;46&lt;/volume&gt;&lt;number&gt;4&lt;/number&gt;&lt;dates&gt;&lt;year&gt;2014&lt;/year&gt;&lt;/dates&gt;&lt;isbn&gt;0360-0300&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7" w:tooltip="Hirzel, 2014 #38" w:history="1">
        <w:r w:rsidR="00534CAD">
          <w:rPr>
            <w:rFonts w:ascii="Times New Roman" w:eastAsia="Times New Roman" w:hAnsi="Times New Roman" w:cs="Times New Roman"/>
            <w:noProof/>
            <w:color w:val="000000"/>
            <w:lang w:bidi="si-LK"/>
          </w:rPr>
          <w:t>27</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Pr="00EB382B">
        <w:rPr>
          <w:rFonts w:ascii="Times New Roman" w:eastAsia="Times New Roman" w:hAnsi="Times New Roman" w:cs="Times New Roman"/>
          <w:color w:val="000000"/>
          <w:lang w:bidi="si-LK"/>
        </w:rPr>
        <w:t xml:space="preserve">. These optimizations include features like operator reordering, load balancing, fusion, fission etc. All the operations mentioned are targeted towards </w:t>
      </w:r>
      <w:r w:rsidR="00425A14">
        <w:rPr>
          <w:rFonts w:ascii="Times New Roman" w:eastAsia="Times New Roman" w:hAnsi="Times New Roman" w:cs="Times New Roman"/>
          <w:color w:val="000000"/>
          <w:lang w:bidi="si-LK"/>
        </w:rPr>
        <w:t>optimiz</w:t>
      </w:r>
      <w:r w:rsidRPr="00EB382B">
        <w:rPr>
          <w:rFonts w:ascii="Times New Roman" w:eastAsia="Times New Roman" w:hAnsi="Times New Roman" w:cs="Times New Roman"/>
          <w:color w:val="000000"/>
          <w:lang w:bidi="si-LK"/>
        </w:rPr>
        <w:t xml:space="preserve">ing the average performance metrics of the system. For real time applications individual tuple latency is also very important. </w:t>
      </w:r>
    </w:p>
    <w:p w14:paraId="3D6784B3" w14:textId="3A557AC0" w:rsidR="00EB382B" w:rsidRPr="00EB382B" w:rsidRDefault="00EB382B" w:rsidP="00EB382B">
      <w:pPr>
        <w:spacing w:after="0" w:line="276" w:lineRule="auto"/>
        <w:jc w:val="both"/>
        <w:rPr>
          <w:rFonts w:ascii="Times New Roman" w:eastAsia="Times New Roman" w:hAnsi="Times New Roman" w:cs="Times New Roman"/>
          <w:color w:val="000000"/>
          <w:lang w:bidi="si-LK"/>
        </w:rPr>
      </w:pPr>
    </w:p>
    <w:p w14:paraId="475AA2F7" w14:textId="6512BFFD" w:rsidR="00EB382B" w:rsidRPr="00EB382B" w:rsidRDefault="00EB382B" w:rsidP="00EB382B">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 xml:space="preserve">There are many open source message brokers available that can act as gateways to the stream processing platforms. Such brokers includes </w:t>
      </w:r>
      <w:r w:rsidR="00C92BF5">
        <w:rPr>
          <w:rFonts w:ascii="Times New Roman" w:eastAsia="Times New Roman" w:hAnsi="Times New Roman" w:cs="Times New Roman"/>
          <w:color w:val="000000"/>
          <w:lang w:bidi="si-LK"/>
        </w:rPr>
        <w:t>ActiveMQ</w:t>
      </w:r>
      <w:r w:rsidR="00C92BF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Snyder&lt;/Author&gt;&lt;Year&gt;2011&lt;/Year&gt;&lt;RecNum&gt;22&lt;/RecNum&gt;&lt;DisplayText&gt;[28]&lt;/DisplayText&gt;&lt;record&gt;&lt;rec-number&gt;22&lt;/rec-number&gt;&lt;foreign-keys&gt;&lt;key app="EN" db-id="ds9tapdw0rvx5me0zv1ppt0dz0959d0fde5d"&gt;22&lt;/key&gt;&lt;/foreign-keys&gt;&lt;ref-type name="Book"&gt;6&lt;/ref-type&gt;&lt;contributors&gt;&lt;authors&gt;&lt;author&gt;Snyder, Bruce&lt;/author&gt;&lt;author&gt;Bosnanac, Dejan&lt;/author&gt;&lt;author&gt;Davies, Rob&lt;/author&gt;&lt;/authors&gt;&lt;/contributors&gt;&lt;titles&gt;&lt;title&gt;ActiveMQ in action&lt;/title&gt;&lt;/titles&gt;&lt;dates&gt;&lt;year&gt;2011&lt;/year&gt;&lt;/dates&gt;&lt;publisher&gt;Manning&lt;/publisher&gt;&lt;isbn&gt;1933988940&lt;/isbn&gt;&lt;urls&gt;&lt;/urls&gt;&lt;/record&gt;&lt;/Cite&gt;&lt;/EndNote&gt;</w:instrText>
      </w:r>
      <w:r w:rsidR="00C92BF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8" w:tooltip="Snyder, 2011 #22" w:history="1">
        <w:r w:rsidR="00534CAD">
          <w:rPr>
            <w:rFonts w:ascii="Times New Roman" w:eastAsia="Times New Roman" w:hAnsi="Times New Roman" w:cs="Times New Roman"/>
            <w:noProof/>
            <w:color w:val="000000"/>
            <w:lang w:bidi="si-LK"/>
          </w:rPr>
          <w:t>28</w:t>
        </w:r>
      </w:hyperlink>
      <w:r w:rsidR="006901EA">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RabbitMQ</w:t>
      </w:r>
      <w:r w:rsidR="00C92BF5">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Videla&lt;/Author&gt;&lt;Year&gt;2012&lt;/Year&gt;&lt;RecNum&gt;14&lt;/RecNum&gt;&lt;DisplayText&gt;[4]&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rsidR="00C92BF5">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4" w:tooltip="Videla, 2012 #14" w:history="1">
        <w:r w:rsidR="00534CAD">
          <w:rPr>
            <w:rFonts w:ascii="Times New Roman" w:eastAsia="Times New Roman" w:hAnsi="Times New Roman" w:cs="Times New Roman"/>
            <w:noProof/>
            <w:color w:val="000000"/>
            <w:lang w:bidi="si-LK"/>
          </w:rPr>
          <w:t>4</w:t>
        </w:r>
      </w:hyperlink>
      <w:r w:rsidR="006371E7">
        <w:rPr>
          <w:rFonts w:ascii="Times New Roman" w:eastAsia="Times New Roman" w:hAnsi="Times New Roman" w:cs="Times New Roman"/>
          <w:noProof/>
          <w:color w:val="000000"/>
          <w:lang w:bidi="si-LK"/>
        </w:rPr>
        <w:t>]</w:t>
      </w:r>
      <w:r w:rsidR="00C92BF5">
        <w:rPr>
          <w:rFonts w:ascii="Times New Roman" w:eastAsia="Times New Roman" w:hAnsi="Times New Roman" w:cs="Times New Roman"/>
          <w:color w:val="000000"/>
          <w:lang w:bidi="si-LK"/>
        </w:rPr>
        <w:fldChar w:fldCharType="end"/>
      </w:r>
      <w:r w:rsidRPr="00EB382B">
        <w:rPr>
          <w:rFonts w:ascii="Times New Roman" w:eastAsia="Times New Roman" w:hAnsi="Times New Roman" w:cs="Times New Roman"/>
          <w:color w:val="000000"/>
          <w:lang w:bidi="si-LK"/>
        </w:rPr>
        <w:t>, Kafka</w:t>
      </w:r>
      <w:r w:rsidR="00DA34FA">
        <w:rPr>
          <w:rFonts w:ascii="Times New Roman" w:eastAsia="Times New Roman" w:hAnsi="Times New Roman" w:cs="Times New Roman"/>
          <w:color w:val="000000"/>
          <w:lang w:bidi="si-LK"/>
        </w:rPr>
        <w:fldChar w:fldCharType="begin"/>
      </w:r>
      <w:r w:rsidR="008671C4">
        <w:rPr>
          <w:rFonts w:ascii="Times New Roman" w:eastAsia="Times New Roman" w:hAnsi="Times New Roman" w:cs="Times New Roman"/>
          <w:color w:val="000000"/>
          <w:lang w:bidi="si-LK"/>
        </w:rPr>
        <w:instrText xml:space="preserve"> ADDIN EN.CITE &lt;EndNote&gt;&lt;Cite&gt;&lt;Author&gt;Kreps&lt;/Author&gt;&lt;Year&gt;2011&lt;/Year&gt;&lt;RecNum&gt;13&lt;/RecNum&gt;&lt;DisplayText&gt;[5]&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EndNote&gt;</w:instrText>
      </w:r>
      <w:r w:rsidR="00DA34FA">
        <w:rPr>
          <w:rFonts w:ascii="Times New Roman" w:eastAsia="Times New Roman" w:hAnsi="Times New Roman" w:cs="Times New Roman"/>
          <w:color w:val="000000"/>
          <w:lang w:bidi="si-LK"/>
        </w:rPr>
        <w:fldChar w:fldCharType="separate"/>
      </w:r>
      <w:r w:rsidR="006371E7">
        <w:rPr>
          <w:rFonts w:ascii="Times New Roman" w:eastAsia="Times New Roman" w:hAnsi="Times New Roman" w:cs="Times New Roman"/>
          <w:noProof/>
          <w:color w:val="000000"/>
          <w:lang w:bidi="si-LK"/>
        </w:rPr>
        <w:t>[</w:t>
      </w:r>
      <w:hyperlink w:anchor="_ENREF_5" w:tooltip="Kreps, 2011 #13" w:history="1">
        <w:r w:rsidR="00534CAD">
          <w:rPr>
            <w:rFonts w:ascii="Times New Roman" w:eastAsia="Times New Roman" w:hAnsi="Times New Roman" w:cs="Times New Roman"/>
            <w:noProof/>
            <w:color w:val="000000"/>
            <w:lang w:bidi="si-LK"/>
          </w:rPr>
          <w:t>5</w:t>
        </w:r>
      </w:hyperlink>
      <w:r w:rsidR="006371E7">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00C92BF5">
        <w:rPr>
          <w:rFonts w:ascii="Times New Roman" w:eastAsia="Times New Roman" w:hAnsi="Times New Roman" w:cs="Times New Roman"/>
          <w:color w:val="000000"/>
          <w:lang w:bidi="si-LK"/>
        </w:rPr>
        <w:t xml:space="preserve">, </w:t>
      </w:r>
      <w:r w:rsidRPr="00EB382B">
        <w:rPr>
          <w:rFonts w:ascii="Times New Roman" w:eastAsia="Times New Roman" w:hAnsi="Times New Roman" w:cs="Times New Roman"/>
          <w:color w:val="000000"/>
          <w:lang w:bidi="si-LK"/>
        </w:rPr>
        <w:t xml:space="preserve">Kestrel, </w:t>
      </w:r>
      <w:proofErr w:type="spellStart"/>
      <w:r w:rsidRPr="00EB382B">
        <w:rPr>
          <w:rFonts w:ascii="Times New Roman" w:eastAsia="Times New Roman" w:hAnsi="Times New Roman" w:cs="Times New Roman"/>
          <w:color w:val="000000"/>
          <w:lang w:bidi="si-LK"/>
        </w:rPr>
        <w:t>Ho</w:t>
      </w:r>
      <w:r w:rsidR="00430EB9">
        <w:rPr>
          <w:rFonts w:ascii="Times New Roman" w:eastAsia="Times New Roman" w:hAnsi="Times New Roman" w:cs="Times New Roman"/>
          <w:color w:val="000000"/>
          <w:lang w:bidi="si-LK"/>
        </w:rPr>
        <w:t>rne</w:t>
      </w:r>
      <w:r w:rsidRPr="00EB382B">
        <w:rPr>
          <w:rFonts w:ascii="Times New Roman" w:eastAsia="Times New Roman" w:hAnsi="Times New Roman" w:cs="Times New Roman"/>
          <w:color w:val="000000"/>
          <w:lang w:bidi="si-LK"/>
        </w:rPr>
        <w:t>tMQ</w:t>
      </w:r>
      <w:proofErr w:type="spellEnd"/>
      <w:r w:rsidRPr="00EB382B">
        <w:rPr>
          <w:rFonts w:ascii="Times New Roman" w:eastAsia="Times New Roman" w:hAnsi="Times New Roman" w:cs="Times New Roman"/>
          <w:color w:val="000000"/>
          <w:lang w:bidi="si-LK"/>
        </w:rPr>
        <w:t xml:space="preserve"> etc. ActiveMQ, RabbitMQ, Kestrel and </w:t>
      </w:r>
      <w:proofErr w:type="spellStart"/>
      <w:r w:rsidRPr="00EB382B">
        <w:rPr>
          <w:rFonts w:ascii="Times New Roman" w:eastAsia="Times New Roman" w:hAnsi="Times New Roman" w:cs="Times New Roman"/>
          <w:color w:val="000000"/>
          <w:lang w:bidi="si-LK"/>
        </w:rPr>
        <w:t>HornetMQ</w:t>
      </w:r>
      <w:proofErr w:type="spellEnd"/>
      <w:r w:rsidRPr="00EB382B">
        <w:rPr>
          <w:rFonts w:ascii="Times New Roman" w:eastAsia="Times New Roman" w:hAnsi="Times New Roman" w:cs="Times New Roman"/>
          <w:color w:val="000000"/>
          <w:lang w:bidi="si-LK"/>
        </w:rPr>
        <w:t xml:space="preserve"> are all in memory message brokers with optional persistent storages. On the other hand Kafka is a store first broker backed by a message log. Compared to other message brokers Kafka has better parallel consumption semantic</w:t>
      </w:r>
      <w:r w:rsidR="004A66A2">
        <w:rPr>
          <w:rFonts w:ascii="Times New Roman" w:eastAsia="Times New Roman" w:hAnsi="Times New Roman" w:cs="Times New Roman"/>
          <w:color w:val="000000"/>
          <w:lang w:bidi="si-LK"/>
        </w:rPr>
        <w:t xml:space="preserve">s, scalability and fault tolerance </w:t>
      </w:r>
      <w:r w:rsidRPr="00EB382B">
        <w:rPr>
          <w:rFonts w:ascii="Times New Roman" w:eastAsia="Times New Roman" w:hAnsi="Times New Roman" w:cs="Times New Roman"/>
          <w:color w:val="000000"/>
          <w:lang w:bidi="si-LK"/>
        </w:rPr>
        <w:t xml:space="preserve">due to its topic partition </w:t>
      </w:r>
      <w:r w:rsidR="004A66A2">
        <w:rPr>
          <w:rFonts w:ascii="Times New Roman" w:eastAsia="Times New Roman" w:hAnsi="Times New Roman" w:cs="Times New Roman"/>
          <w:color w:val="000000"/>
          <w:lang w:bidi="si-LK"/>
        </w:rPr>
        <w:t>and replication across the cluster</w:t>
      </w:r>
      <w:r w:rsidRPr="00EB382B">
        <w:rPr>
          <w:rFonts w:ascii="Times New Roman" w:eastAsia="Times New Roman" w:hAnsi="Times New Roman" w:cs="Times New Roman"/>
          <w:color w:val="000000"/>
          <w:lang w:bidi="si-LK"/>
        </w:rPr>
        <w:t xml:space="preserve">. Our measurements </w:t>
      </w:r>
      <w:r w:rsidR="00247F0F">
        <w:rPr>
          <w:rFonts w:ascii="Times New Roman" w:eastAsia="Times New Roman" w:hAnsi="Times New Roman" w:cs="Times New Roman"/>
          <w:color w:val="000000"/>
          <w:lang w:bidi="si-LK"/>
        </w:rPr>
        <w:fldChar w:fldCharType="begin"/>
      </w:r>
      <w:r w:rsidR="00247F0F">
        <w:rPr>
          <w:rFonts w:ascii="Times New Roman" w:eastAsia="Times New Roman" w:hAnsi="Times New Roman" w:cs="Times New Roman"/>
          <w:color w:val="000000"/>
          <w:lang w:bidi="si-LK"/>
        </w:rPr>
        <w:instrText xml:space="preserve"> ADDIN EN.CITE &lt;EndNote&gt;&lt;Cite&gt;&lt;Author&gt;Supun Kamburugamuve&lt;/Author&gt;&lt;Year&gt;2014&lt;/Year&gt;&lt;RecNum&gt;6477&lt;/RecNum&gt;&lt;DisplayText&gt;[2]&lt;/DisplayText&gt;&lt;record&gt;&lt;rec-number&gt;6477&lt;/rec-number&gt;&lt;foreign-keys&gt;&lt;key app="EN" db-id="rfx20pr9t5zxtmee0xn5fwzbxvw0r9vz2tee" timestamp="1415494827"&gt;6477&lt;/key&gt;&lt;/foreign-keys&gt;&lt;ref-type name="Report"&gt;27&lt;/ref-type&gt;&lt;contributors&gt;&lt;authors&gt;&lt;author&gt;Supun Kamburugamuve,&lt;/author&gt;&lt;author&gt;Leif Christiansen,&lt;/author&gt;&lt;author&gt;Geoffrey Fox,&lt;/author&gt;&lt;/authors&gt;&lt;/contributors&gt;&lt;titles&gt;&lt;title&gt;A Framework for Real-Time Processing of Sensor Data in the Cloud&lt;/title&gt;&lt;/titles&gt;&lt;dates&gt;&lt;year&gt;2014&lt;/year&gt;&lt;pub-dates&gt;&lt;date&gt;November 7&lt;/date&gt;&lt;/pub-dates&gt;&lt;/dates&gt;&lt;label&gt;Supun14&lt;/label&gt;&lt;urls&gt;&lt;related-urls&gt;&lt;url&gt;http://grids.ucs.indiana.edu/ptliupages/publications/iotcloud_hindavi_two_column_final_2.pdf&lt;/url&gt;&lt;/related-urls&gt;&lt;/urls&gt;&lt;/record&gt;&lt;/Cite&gt;&lt;/EndNote&gt;</w:instrText>
      </w:r>
      <w:r w:rsidR="00247F0F">
        <w:rPr>
          <w:rFonts w:ascii="Times New Roman" w:eastAsia="Times New Roman" w:hAnsi="Times New Roman" w:cs="Times New Roman"/>
          <w:color w:val="000000"/>
          <w:lang w:bidi="si-LK"/>
        </w:rPr>
        <w:fldChar w:fldCharType="separate"/>
      </w:r>
      <w:r w:rsidR="00247F0F">
        <w:rPr>
          <w:rFonts w:ascii="Times New Roman" w:eastAsia="Times New Roman" w:hAnsi="Times New Roman" w:cs="Times New Roman"/>
          <w:noProof/>
          <w:color w:val="000000"/>
          <w:lang w:bidi="si-LK"/>
        </w:rPr>
        <w:t>[</w:t>
      </w:r>
      <w:hyperlink w:anchor="_ENREF_2" w:tooltip="Supun Kamburugamuve, 2014 #6477" w:history="1">
        <w:r w:rsidR="00534CAD">
          <w:rPr>
            <w:rFonts w:ascii="Times New Roman" w:eastAsia="Times New Roman" w:hAnsi="Times New Roman" w:cs="Times New Roman"/>
            <w:noProof/>
            <w:color w:val="000000"/>
            <w:lang w:bidi="si-LK"/>
          </w:rPr>
          <w:t>2</w:t>
        </w:r>
      </w:hyperlink>
      <w:r w:rsidR="00247F0F">
        <w:rPr>
          <w:rFonts w:ascii="Times New Roman" w:eastAsia="Times New Roman" w:hAnsi="Times New Roman" w:cs="Times New Roman"/>
          <w:noProof/>
          <w:color w:val="000000"/>
          <w:lang w:bidi="si-LK"/>
        </w:rPr>
        <w:t>]</w:t>
      </w:r>
      <w:r w:rsidR="00247F0F">
        <w:rPr>
          <w:rFonts w:ascii="Times New Roman" w:eastAsia="Times New Roman" w:hAnsi="Times New Roman" w:cs="Times New Roman"/>
          <w:color w:val="000000"/>
          <w:lang w:bidi="si-LK"/>
        </w:rPr>
        <w:fldChar w:fldCharType="end"/>
      </w:r>
      <w:r w:rsidR="00247F0F">
        <w:rPr>
          <w:rFonts w:ascii="Times New Roman" w:eastAsia="Times New Roman" w:hAnsi="Times New Roman" w:cs="Times New Roman"/>
          <w:color w:val="000000"/>
          <w:lang w:bidi="si-LK"/>
        </w:rPr>
        <w:t xml:space="preserve"> </w:t>
      </w:r>
      <w:r w:rsidRPr="00EB382B">
        <w:rPr>
          <w:rFonts w:ascii="Times New Roman" w:eastAsia="Times New Roman" w:hAnsi="Times New Roman" w:cs="Times New Roman"/>
          <w:color w:val="000000"/>
          <w:lang w:bidi="si-LK"/>
        </w:rPr>
        <w:t xml:space="preserve">showed that RabbitMQ </w:t>
      </w:r>
      <w:r w:rsidR="00430EB9">
        <w:rPr>
          <w:rFonts w:ascii="Times New Roman" w:eastAsia="Times New Roman" w:hAnsi="Times New Roman" w:cs="Times New Roman"/>
          <w:color w:val="000000"/>
          <w:lang w:bidi="si-LK"/>
        </w:rPr>
        <w:t>illustrated</w:t>
      </w:r>
      <w:r w:rsidR="006371E7">
        <w:rPr>
          <w:rFonts w:ascii="Times New Roman" w:eastAsia="Times New Roman" w:hAnsi="Times New Roman" w:cs="Times New Roman"/>
          <w:color w:val="000000"/>
          <w:lang w:bidi="si-LK"/>
        </w:rPr>
        <w:t xml:space="preserve"> in fig. 2, </w:t>
      </w:r>
      <w:r w:rsidRPr="00EB382B">
        <w:rPr>
          <w:rFonts w:ascii="Times New Roman" w:eastAsia="Times New Roman" w:hAnsi="Times New Roman" w:cs="Times New Roman"/>
          <w:color w:val="000000"/>
          <w:lang w:bidi="si-LK"/>
        </w:rPr>
        <w:t xml:space="preserve">has </w:t>
      </w:r>
      <w:r w:rsidR="00430EB9">
        <w:rPr>
          <w:rFonts w:ascii="Times New Roman" w:eastAsia="Times New Roman" w:hAnsi="Times New Roman" w:cs="Times New Roman"/>
          <w:color w:val="000000"/>
          <w:lang w:bidi="si-LK"/>
        </w:rPr>
        <w:t xml:space="preserve">comparable or </w:t>
      </w:r>
      <w:r w:rsidRPr="00EB382B">
        <w:rPr>
          <w:rFonts w:ascii="Times New Roman" w:eastAsia="Times New Roman" w:hAnsi="Times New Roman" w:cs="Times New Roman"/>
          <w:color w:val="000000"/>
          <w:lang w:bidi="si-LK"/>
        </w:rPr>
        <w:t xml:space="preserve">superior performance compared to other brokers and Kafka </w:t>
      </w:r>
      <w:r w:rsidR="006371E7">
        <w:rPr>
          <w:rFonts w:ascii="Times New Roman" w:eastAsia="Times New Roman" w:hAnsi="Times New Roman" w:cs="Times New Roman"/>
          <w:color w:val="000000"/>
          <w:lang w:bidi="si-LK"/>
        </w:rPr>
        <w:t>has large fluctuations in latency.</w:t>
      </w:r>
      <w:r w:rsidR="00247F0F">
        <w:rPr>
          <w:rFonts w:ascii="Times New Roman" w:eastAsia="Times New Roman" w:hAnsi="Times New Roman" w:cs="Times New Roman"/>
          <w:color w:val="000000"/>
          <w:lang w:bidi="si-LK"/>
        </w:rPr>
        <w:t xml:space="preserve"> We will revisit this question when the performance enhancements of IoTCloud++ are implemented.</w:t>
      </w:r>
    </w:p>
    <w:p w14:paraId="7B2AB2B2" w14:textId="77777777" w:rsidR="00EB382B" w:rsidRPr="00EB382B" w:rsidRDefault="00EB382B" w:rsidP="00EB382B">
      <w:pPr>
        <w:spacing w:after="0" w:line="276" w:lineRule="auto"/>
        <w:jc w:val="both"/>
        <w:rPr>
          <w:rFonts w:ascii="Times New Roman" w:eastAsia="Times New Roman" w:hAnsi="Times New Roman" w:cs="Times New Roman"/>
          <w:color w:val="000000"/>
          <w:lang w:bidi="si-LK"/>
        </w:rPr>
      </w:pPr>
    </w:p>
    <w:p w14:paraId="445C4FF3" w14:textId="7690B4D9" w:rsidR="004A04E8" w:rsidRDefault="00EB382B" w:rsidP="00DF2FE4">
      <w:pPr>
        <w:spacing w:after="0" w:line="276" w:lineRule="auto"/>
        <w:jc w:val="both"/>
        <w:rPr>
          <w:rFonts w:ascii="Times New Roman" w:eastAsia="Times New Roman" w:hAnsi="Times New Roman" w:cs="Times New Roman"/>
          <w:color w:val="000000"/>
          <w:lang w:bidi="si-LK"/>
        </w:rPr>
      </w:pPr>
      <w:r w:rsidRPr="00EB382B">
        <w:rPr>
          <w:rFonts w:ascii="Times New Roman" w:eastAsia="Times New Roman" w:hAnsi="Times New Roman" w:cs="Times New Roman"/>
          <w:color w:val="000000"/>
          <w:lang w:bidi="si-LK"/>
        </w:rPr>
        <w:t>Real time applications with critical time requirements in the vanilla Java virtual machine is a challenge itself due to garbage collection</w:t>
      </w:r>
      <w:r w:rsidR="00430EB9">
        <w:rPr>
          <w:rFonts w:ascii="Times New Roman" w:eastAsia="Times New Roman" w:hAnsi="Times New Roman" w:cs="Times New Roman"/>
          <w:color w:val="000000"/>
          <w:lang w:bidi="si-LK"/>
        </w:rPr>
        <w:t>, virtual machine etc. There have been</w:t>
      </w:r>
      <w:r w:rsidRPr="00EB382B">
        <w:rPr>
          <w:rFonts w:ascii="Times New Roman" w:eastAsia="Times New Roman" w:hAnsi="Times New Roman" w:cs="Times New Roman"/>
          <w:color w:val="000000"/>
          <w:lang w:bidi="si-LK"/>
        </w:rPr>
        <w:t xml:space="preserve"> efforts to improve the Java runtime and JDK to fit</w:t>
      </w:r>
      <w:r w:rsidR="00DA34FA">
        <w:rPr>
          <w:rFonts w:ascii="Times New Roman" w:eastAsia="Times New Roman" w:hAnsi="Times New Roman" w:cs="Times New Roman"/>
          <w:color w:val="000000"/>
          <w:lang w:bidi="si-LK"/>
        </w:rPr>
        <w:t xml:space="preserve"> these requirements </w:t>
      </w:r>
      <w:r w:rsidR="00DA34FA">
        <w:rPr>
          <w:rFonts w:ascii="Times New Roman" w:eastAsia="Times New Roman" w:hAnsi="Times New Roman" w:cs="Times New Roman"/>
          <w:color w:val="000000"/>
          <w:lang w:bidi="si-LK"/>
        </w:rPr>
        <w:fldChar w:fldCharType="begin">
          <w:fldData xml:space="preserve">PEVuZE5vdGU+PENpdGU+PEF1dGhvcj5BbmRlcnNvbjwvQXV0aG9yPjxZZWFyPjIwMDY8L1llYXI+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</w:fldData>
        </w:fldChar>
      </w:r>
      <w:r w:rsidR="006901EA">
        <w:rPr>
          <w:rFonts w:ascii="Times New Roman" w:eastAsia="Times New Roman" w:hAnsi="Times New Roman" w:cs="Times New Roman"/>
          <w:color w:val="000000"/>
          <w:lang w:bidi="si-LK"/>
        </w:rPr>
        <w:instrText xml:space="preserve"> ADDIN EN.CITE </w:instrText>
      </w:r>
      <w:r w:rsidR="006901EA">
        <w:rPr>
          <w:rFonts w:ascii="Times New Roman" w:eastAsia="Times New Roman" w:hAnsi="Times New Roman" w:cs="Times New Roman"/>
          <w:color w:val="000000"/>
          <w:lang w:bidi="si-LK"/>
        </w:rPr>
        <w:fldChar w:fldCharType="begin">
          <w:fldData xml:space="preserve">PEVuZE5vdGU+PENpdGU+PEF1dGhvcj5BbmRlcnNvbjwvQXV0aG9yPjxZZWFyPjIwMDY8L1llYXI+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</w:fldData>
        </w:fldChar>
      </w:r>
      <w:r w:rsidR="006901EA">
        <w:rPr>
          <w:rFonts w:ascii="Times New Roman" w:eastAsia="Times New Roman" w:hAnsi="Times New Roman" w:cs="Times New Roman"/>
          <w:color w:val="000000"/>
          <w:lang w:bidi="si-LK"/>
        </w:rPr>
        <w:instrText xml:space="preserve"> ADDIN EN.CITE.DATA </w:instrText>
      </w:r>
      <w:r w:rsidR="006901EA">
        <w:rPr>
          <w:rFonts w:ascii="Times New Roman" w:eastAsia="Times New Roman" w:hAnsi="Times New Roman" w:cs="Times New Roman"/>
          <w:color w:val="000000"/>
          <w:lang w:bidi="si-LK"/>
        </w:rPr>
      </w:r>
      <w:r w:rsidR="006901EA">
        <w:rPr>
          <w:rFonts w:ascii="Times New Roman" w:eastAsia="Times New Roman" w:hAnsi="Times New Roman" w:cs="Times New Roman"/>
          <w:color w:val="000000"/>
          <w:lang w:bidi="si-LK"/>
        </w:rPr>
        <w:fldChar w:fldCharType="end"/>
      </w:r>
      <w:r w:rsidR="00DA34FA">
        <w:rPr>
          <w:rFonts w:ascii="Times New Roman" w:eastAsia="Times New Roman" w:hAnsi="Times New Roman" w:cs="Times New Roman"/>
          <w:color w:val="000000"/>
          <w:lang w:bidi="si-LK"/>
        </w:rPr>
      </w:r>
      <w:r w:rsidR="00DA34FA">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9" w:tooltip="Anderson, 2006 #43" w:history="1">
        <w:r w:rsidR="00534CAD">
          <w:rPr>
            <w:rFonts w:ascii="Times New Roman" w:eastAsia="Times New Roman" w:hAnsi="Times New Roman" w:cs="Times New Roman"/>
            <w:noProof/>
            <w:color w:val="000000"/>
            <w:lang w:bidi="si-LK"/>
          </w:rPr>
          <w:t>29-31</w:t>
        </w:r>
      </w:hyperlink>
      <w:r w:rsidR="006901EA">
        <w:rPr>
          <w:rFonts w:ascii="Times New Roman" w:eastAsia="Times New Roman" w:hAnsi="Times New Roman" w:cs="Times New Roman"/>
          <w:noProof/>
          <w:color w:val="000000"/>
          <w:lang w:bidi="si-LK"/>
        </w:rPr>
        <w:t>]</w:t>
      </w:r>
      <w:r w:rsidR="00DA34FA">
        <w:rPr>
          <w:rFonts w:ascii="Times New Roman" w:eastAsia="Times New Roman" w:hAnsi="Times New Roman" w:cs="Times New Roman"/>
          <w:color w:val="000000"/>
          <w:lang w:bidi="si-LK"/>
        </w:rPr>
        <w:fldChar w:fldCharType="end"/>
      </w:r>
      <w:r w:rsidRPr="00EB382B">
        <w:rPr>
          <w:rFonts w:ascii="Times New Roman" w:eastAsia="Times New Roman" w:hAnsi="Times New Roman" w:cs="Times New Roman"/>
          <w:color w:val="000000"/>
          <w:lang w:bidi="si-LK"/>
        </w:rPr>
        <w:t xml:space="preserve">. Most of these </w:t>
      </w:r>
      <w:r w:rsidR="00430EB9">
        <w:rPr>
          <w:rFonts w:ascii="Times New Roman" w:eastAsia="Times New Roman" w:hAnsi="Times New Roman" w:cs="Times New Roman"/>
          <w:color w:val="000000"/>
          <w:lang w:bidi="si-LK"/>
        </w:rPr>
        <w:t>studies</w:t>
      </w:r>
      <w:r w:rsidRPr="00EB382B">
        <w:rPr>
          <w:rFonts w:ascii="Times New Roman" w:eastAsia="Times New Roman" w:hAnsi="Times New Roman" w:cs="Times New Roman"/>
          <w:color w:val="000000"/>
          <w:lang w:bidi="si-LK"/>
        </w:rPr>
        <w:t xml:space="preserve"> are related to real time requirements i</w:t>
      </w:r>
      <w:r w:rsidR="00430EB9">
        <w:rPr>
          <w:rFonts w:ascii="Times New Roman" w:eastAsia="Times New Roman" w:hAnsi="Times New Roman" w:cs="Times New Roman"/>
          <w:color w:val="000000"/>
          <w:lang w:bidi="si-LK"/>
        </w:rPr>
        <w:t>n embedded systems that control</w:t>
      </w:r>
      <w:r w:rsidRPr="00EB382B">
        <w:rPr>
          <w:rFonts w:ascii="Times New Roman" w:eastAsia="Times New Roman" w:hAnsi="Times New Roman" w:cs="Times New Roman"/>
          <w:color w:val="000000"/>
          <w:lang w:bidi="si-LK"/>
        </w:rPr>
        <w:t xml:space="preserve"> the </w:t>
      </w:r>
      <w:r w:rsidR="001F0E4C">
        <w:rPr>
          <w:rFonts w:ascii="Times New Roman" w:eastAsia="Times New Roman" w:hAnsi="Times New Roman" w:cs="Times New Roman"/>
          <w:color w:val="000000"/>
          <w:lang w:bidi="si-LK"/>
        </w:rPr>
        <w:t>devices</w:t>
      </w:r>
      <w:r w:rsidRPr="00EB382B">
        <w:rPr>
          <w:rFonts w:ascii="Times New Roman" w:eastAsia="Times New Roman" w:hAnsi="Times New Roman" w:cs="Times New Roman"/>
          <w:color w:val="000000"/>
          <w:lang w:bidi="si-LK"/>
        </w:rPr>
        <w:t xml:space="preserve">. In our </w:t>
      </w:r>
      <w:r w:rsidR="00DA34FA">
        <w:rPr>
          <w:rFonts w:ascii="Times New Roman" w:eastAsia="Times New Roman" w:hAnsi="Times New Roman" w:cs="Times New Roman"/>
          <w:color w:val="000000"/>
          <w:lang w:bidi="si-LK"/>
        </w:rPr>
        <w:t>platform</w:t>
      </w:r>
      <w:r w:rsidRPr="00EB382B">
        <w:rPr>
          <w:rFonts w:ascii="Times New Roman" w:eastAsia="Times New Roman" w:hAnsi="Times New Roman" w:cs="Times New Roman"/>
          <w:color w:val="000000"/>
          <w:lang w:bidi="si-LK"/>
        </w:rPr>
        <w:t xml:space="preserve"> the actual software controlling the IoT devices will be running near the device</w:t>
      </w:r>
      <w:r w:rsidR="00430EB9">
        <w:rPr>
          <w:rFonts w:ascii="Times New Roman" w:eastAsia="Times New Roman" w:hAnsi="Times New Roman" w:cs="Times New Roman"/>
          <w:color w:val="000000"/>
          <w:lang w:bidi="si-LK"/>
        </w:rPr>
        <w:t xml:space="preserve"> and the cloud processing will enhance this processing for stages where some latency (~few 100ms) can be tolerated.</w:t>
      </w:r>
      <w:r w:rsidRPr="00EB382B">
        <w:rPr>
          <w:rFonts w:ascii="Times New Roman" w:eastAsia="Times New Roman" w:hAnsi="Times New Roman" w:cs="Times New Roman"/>
          <w:color w:val="000000"/>
          <w:lang w:bidi="si-LK"/>
        </w:rPr>
        <w:t xml:space="preserve"> </w:t>
      </w:r>
    </w:p>
    <w:p w14:paraId="0DBA0C96" w14:textId="77777777" w:rsidR="00822487" w:rsidRDefault="00822487" w:rsidP="00DF2FE4">
      <w:pPr>
        <w:spacing w:after="0" w:line="276" w:lineRule="auto"/>
        <w:jc w:val="both"/>
        <w:rPr>
          <w:rFonts w:ascii="Times New Roman" w:eastAsia="Times New Roman" w:hAnsi="Times New Roman" w:cs="Times New Roman"/>
          <w:color w:val="000000"/>
          <w:lang w:bidi="si-LK"/>
        </w:rPr>
      </w:pPr>
    </w:p>
    <w:p w14:paraId="358190F0" w14:textId="2C4A4294" w:rsidR="00822487" w:rsidRDefault="00822487" w:rsidP="00DF2FE4">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 xml:space="preserve">Robot Operating System (ROS) is an open </w:t>
      </w:r>
      <w:r w:rsidR="001D3EEF">
        <w:rPr>
          <w:rFonts w:ascii="Times New Roman" w:eastAsia="Times New Roman" w:hAnsi="Times New Roman" w:cs="Times New Roman"/>
          <w:color w:val="000000"/>
          <w:lang w:bidi="si-LK"/>
        </w:rPr>
        <w:t xml:space="preserve">source </w:t>
      </w:r>
      <w:r>
        <w:rPr>
          <w:rFonts w:ascii="Times New Roman" w:eastAsia="Times New Roman" w:hAnsi="Times New Roman" w:cs="Times New Roman"/>
          <w:color w:val="000000"/>
          <w:lang w:bidi="si-LK"/>
        </w:rPr>
        <w:t xml:space="preserve">platform </w:t>
      </w:r>
      <w:r w:rsidR="001D3EEF">
        <w:rPr>
          <w:rFonts w:ascii="Times New Roman" w:eastAsia="Times New Roman" w:hAnsi="Times New Roman" w:cs="Times New Roman"/>
          <w:color w:val="000000"/>
          <w:lang w:bidi="si-LK"/>
        </w:rPr>
        <w:t>that offers a</w:t>
      </w:r>
      <w:r>
        <w:rPr>
          <w:rFonts w:ascii="Times New Roman" w:eastAsia="Times New Roman" w:hAnsi="Times New Roman" w:cs="Times New Roman"/>
          <w:color w:val="000000"/>
          <w:lang w:bidi="si-LK"/>
        </w:rPr>
        <w:t xml:space="preserve"> set of software libraries to build robotics applications. Popular off the shelf robots have ROS applications already written and </w:t>
      </w:r>
      <w:r w:rsidR="00185511">
        <w:rPr>
          <w:rFonts w:ascii="Times New Roman" w:eastAsia="Times New Roman" w:hAnsi="Times New Roman" w:cs="Times New Roman"/>
          <w:color w:val="000000"/>
          <w:lang w:bidi="si-LK"/>
        </w:rPr>
        <w:t>these applications combined with</w:t>
      </w:r>
      <w:r>
        <w:rPr>
          <w:rFonts w:ascii="Times New Roman" w:eastAsia="Times New Roman" w:hAnsi="Times New Roman" w:cs="Times New Roman"/>
          <w:color w:val="000000"/>
          <w:lang w:bidi="si-LK"/>
        </w:rPr>
        <w:t xml:space="preserve"> </w:t>
      </w:r>
      <w:r w:rsidR="00185511">
        <w:rPr>
          <w:rFonts w:ascii="Times New Roman" w:eastAsia="Times New Roman" w:hAnsi="Times New Roman" w:cs="Times New Roman"/>
          <w:color w:val="000000"/>
          <w:lang w:bidi="si-LK"/>
        </w:rPr>
        <w:t xml:space="preserve">the available </w:t>
      </w:r>
      <w:r>
        <w:rPr>
          <w:rFonts w:ascii="Times New Roman" w:eastAsia="Times New Roman" w:hAnsi="Times New Roman" w:cs="Times New Roman"/>
          <w:color w:val="000000"/>
          <w:lang w:bidi="si-LK"/>
        </w:rPr>
        <w:t xml:space="preserve">wide range of tools </w:t>
      </w:r>
      <w:r w:rsidR="00185511">
        <w:rPr>
          <w:rFonts w:ascii="Times New Roman" w:eastAsia="Times New Roman" w:hAnsi="Times New Roman" w:cs="Times New Roman"/>
          <w:color w:val="000000"/>
          <w:lang w:bidi="si-LK"/>
        </w:rPr>
        <w:t>such as</w:t>
      </w:r>
      <w:r>
        <w:rPr>
          <w:rFonts w:ascii="Times New Roman" w:eastAsia="Times New Roman" w:hAnsi="Times New Roman" w:cs="Times New Roman"/>
          <w:color w:val="000000"/>
          <w:lang w:bidi="si-LK"/>
        </w:rPr>
        <w:t xml:space="preserve"> visualization tools, simulators </w:t>
      </w:r>
      <w:r w:rsidR="00185511">
        <w:rPr>
          <w:rFonts w:ascii="Times New Roman" w:eastAsia="Times New Roman" w:hAnsi="Times New Roman" w:cs="Times New Roman"/>
          <w:color w:val="000000"/>
          <w:lang w:bidi="si-LK"/>
        </w:rPr>
        <w:t>can create a powerful environment for the researchers</w:t>
      </w:r>
      <w:r>
        <w:rPr>
          <w:rFonts w:ascii="Times New Roman" w:eastAsia="Times New Roman" w:hAnsi="Times New Roman" w:cs="Times New Roman"/>
          <w:color w:val="000000"/>
          <w:lang w:bidi="si-LK"/>
        </w:rPr>
        <w:t>.</w:t>
      </w:r>
      <w:r w:rsidR="00185511">
        <w:rPr>
          <w:rFonts w:ascii="Times New Roman" w:eastAsia="Times New Roman" w:hAnsi="Times New Roman" w:cs="Times New Roman"/>
          <w:color w:val="000000"/>
          <w:lang w:bidi="si-LK"/>
        </w:rPr>
        <w:t xml:space="preserve"> In some of our cloud applications we use ROS as the first layer to connect to the robot, collect data and control it. We transform the ROS data structures to data structures required by cloud applications at the gateways.   </w:t>
      </w:r>
    </w:p>
    <w:p w14:paraId="59C3C2B4" w14:textId="77777777" w:rsidR="00534CAD" w:rsidRDefault="00534CAD" w:rsidP="00DF2FE4">
      <w:pPr>
        <w:spacing w:after="0" w:line="276" w:lineRule="auto"/>
        <w:jc w:val="both"/>
        <w:rPr>
          <w:rFonts w:ascii="Times New Roman" w:eastAsia="Times New Roman" w:hAnsi="Times New Roman" w:cs="Times New Roman"/>
          <w:color w:val="000000"/>
          <w:lang w:bidi="si-LK"/>
        </w:rPr>
      </w:pPr>
    </w:p>
    <w:p w14:paraId="46114D01" w14:textId="6B6F6060" w:rsidR="00534CAD" w:rsidRPr="00DF2FE4" w:rsidRDefault="00534CAD" w:rsidP="00DF2FE4">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Open standards like MQTT</w:t>
      </w:r>
      <w:r>
        <w:rPr>
          <w:rFonts w:ascii="Times New Roman" w:eastAsia="Times New Roman" w:hAnsi="Times New Roman" w:cs="Times New Roman"/>
          <w:color w:val="000000"/>
          <w:lang w:bidi="si-LK"/>
        </w:rPr>
        <w:fldChar w:fldCharType="begin"/>
      </w:r>
      <w:r>
        <w:rPr>
          <w:rFonts w:ascii="Times New Roman" w:eastAsia="Times New Roman" w:hAnsi="Times New Roman" w:cs="Times New Roman"/>
          <w:color w:val="000000"/>
          <w:lang w:bidi="si-LK"/>
        </w:rPr>
        <w:instrText xml:space="preserve"> ADDIN EN.CITE &lt;EndNote&gt;&lt;Cite&gt;&lt;Author&gt;Locke&lt;/Author&gt;&lt;Year&gt;2010&lt;/Year&gt;&lt;RecNum&gt;55&lt;/RecNum&gt;&lt;DisplayText&gt;[32]&lt;/DisplayText&gt;&lt;record&gt;&lt;rec-number&gt;55&lt;/rec-number&gt;&lt;foreign-keys&gt;&lt;key app="EN" db-id="ds9tapdw0rvx5me0zv1ppt0dz0959d0fde5d"&gt;55&lt;/key&gt;&lt;/foreign-keys&gt;&lt;ref-type name="Journal Article"&gt;17&lt;/ref-type&gt;&lt;contributors&gt;&lt;authors&gt;&lt;author&gt;Locke, Dave&lt;/author&gt;&lt;/authors&gt;&lt;/contributors&gt;&lt;titles&gt;&lt;title&gt;Mq telemetry transport (mqtt) v3. 1 protocol specification&lt;/title&gt;&lt;secondary-title&gt;IBM developerWorks Technical Library], available at http://www. ibm. com/developerworks/webservices/library/ws-mqtt/index. html&lt;/secondary-title&gt;&lt;/titles&gt;&lt;periodical&gt;&lt;full-title&gt;IBM developerWorks Technical Library], available at http://www. ibm. com/developerworks/webservices/library/ws-mqtt/index. html&lt;/full-title&gt;&lt;/periodical&gt;&lt;dates&gt;&lt;year&gt;2010&lt;/year&gt;&lt;/dates&gt;&lt;urls&gt;&lt;/urls&gt;&lt;/record&gt;&lt;/Cite&gt;&lt;/EndNote&gt;</w:instrText>
      </w:r>
      <w:r>
        <w:rPr>
          <w:rFonts w:ascii="Times New Roman" w:eastAsia="Times New Roman" w:hAnsi="Times New Roman" w:cs="Times New Roman"/>
          <w:color w:val="000000"/>
          <w:lang w:bidi="si-LK"/>
        </w:rPr>
        <w:fldChar w:fldCharType="separate"/>
      </w:r>
      <w:r>
        <w:rPr>
          <w:rFonts w:ascii="Times New Roman" w:eastAsia="Times New Roman" w:hAnsi="Times New Roman" w:cs="Times New Roman"/>
          <w:noProof/>
          <w:color w:val="000000"/>
          <w:lang w:bidi="si-LK"/>
        </w:rPr>
        <w:t>[</w:t>
      </w:r>
      <w:hyperlink w:anchor="_ENREF_32" w:tooltip="Locke, 2010 #55" w:history="1">
        <w:r>
          <w:rPr>
            <w:rFonts w:ascii="Times New Roman" w:eastAsia="Times New Roman" w:hAnsi="Times New Roman" w:cs="Times New Roman"/>
            <w:noProof/>
            <w:color w:val="000000"/>
            <w:lang w:bidi="si-LK"/>
          </w:rPr>
          <w:t>32</w:t>
        </w:r>
      </w:hyperlink>
      <w:r>
        <w:rPr>
          <w:rFonts w:ascii="Times New Roman" w:eastAsia="Times New Roman" w:hAnsi="Times New Roman" w:cs="Times New Roman"/>
          <w:noProof/>
          <w:color w:val="000000"/>
          <w:lang w:bidi="si-LK"/>
        </w:rPr>
        <w:t>]</w:t>
      </w:r>
      <w:r>
        <w:rPr>
          <w:rFonts w:ascii="Times New Roman" w:eastAsia="Times New Roman" w:hAnsi="Times New Roman" w:cs="Times New Roman"/>
          <w:color w:val="000000"/>
          <w:lang w:bidi="si-LK"/>
        </w:rPr>
        <w:fldChar w:fldCharType="end"/>
      </w:r>
      <w:r>
        <w:rPr>
          <w:rFonts w:ascii="Times New Roman" w:eastAsia="Times New Roman" w:hAnsi="Times New Roman" w:cs="Times New Roman"/>
          <w:color w:val="000000"/>
          <w:lang w:bidi="si-LK"/>
        </w:rPr>
        <w:t xml:space="preserve"> and </w:t>
      </w:r>
      <w:proofErr w:type="spellStart"/>
      <w:r>
        <w:rPr>
          <w:rFonts w:ascii="Times New Roman" w:eastAsia="Times New Roman" w:hAnsi="Times New Roman" w:cs="Times New Roman"/>
          <w:color w:val="000000"/>
          <w:lang w:bidi="si-LK"/>
        </w:rPr>
        <w:t>MTConnect</w:t>
      </w:r>
      <w:proofErr w:type="spellEnd"/>
      <w:r>
        <w:rPr>
          <w:rFonts w:ascii="Times New Roman" w:eastAsia="Times New Roman" w:hAnsi="Times New Roman" w:cs="Times New Roman"/>
          <w:color w:val="000000"/>
          <w:lang w:bidi="si-LK"/>
        </w:rPr>
        <w:fldChar w:fldCharType="begin"/>
      </w:r>
      <w:r>
        <w:rPr>
          <w:rFonts w:ascii="Times New Roman" w:eastAsia="Times New Roman" w:hAnsi="Times New Roman" w:cs="Times New Roman"/>
          <w:color w:val="000000"/>
          <w:lang w:bidi="si-LK"/>
        </w:rPr>
        <w:instrText xml:space="preserve"> ADDIN EN.CITE &lt;EndNote&gt;&lt;Cite&gt;&lt;Author&gt;Vijayaraghavan&lt;/Author&gt;&lt;Year&gt;2009&lt;/Year&gt;&lt;RecNum&gt;56&lt;/RecNum&gt;&lt;DisplayText&gt;[33]&lt;/DisplayText&gt;&lt;record&gt;&lt;rec-number&gt;56&lt;/rec-number&gt;&lt;foreign-keys&gt;&lt;key app="EN" db-id="ds9tapdw0rvx5me0zv1ppt0dz0959d0fde5d"&gt;56&lt;/key&gt;&lt;/foreign-keys&gt;&lt;ref-type name="Conference Proceedings"&gt;10&lt;/ref-type&gt;&lt;contributors&gt;&lt;authors&gt;&lt;author&gt;Vijayaraghavan, Athulan&lt;/author&gt;&lt;/authors&gt;&lt;/contributors&gt;&lt;titles&gt;&lt;title&gt;MTConnect for realtime monitoring and analysis of manufacturing enterprises&lt;/title&gt;&lt;secondary-title&gt;Proceedings of the international conference on digital enterprise technology, Hong Kong&lt;/secondary-title&gt;&lt;/titles&gt;&lt;dates&gt;&lt;year&gt;2009&lt;/year&gt;&lt;/dates&gt;&lt;urls&gt;&lt;/urls&gt;&lt;/record&gt;&lt;/Cite&gt;&lt;/EndNote&gt;</w:instrText>
      </w:r>
      <w:r>
        <w:rPr>
          <w:rFonts w:ascii="Times New Roman" w:eastAsia="Times New Roman" w:hAnsi="Times New Roman" w:cs="Times New Roman"/>
          <w:color w:val="000000"/>
          <w:lang w:bidi="si-LK"/>
        </w:rPr>
        <w:fldChar w:fldCharType="separate"/>
      </w:r>
      <w:r>
        <w:rPr>
          <w:rFonts w:ascii="Times New Roman" w:eastAsia="Times New Roman" w:hAnsi="Times New Roman" w:cs="Times New Roman"/>
          <w:noProof/>
          <w:color w:val="000000"/>
          <w:lang w:bidi="si-LK"/>
        </w:rPr>
        <w:t>[</w:t>
      </w:r>
      <w:hyperlink w:anchor="_ENREF_33" w:tooltip="Vijayaraghavan, 2009 #56" w:history="1">
        <w:r>
          <w:rPr>
            <w:rFonts w:ascii="Times New Roman" w:eastAsia="Times New Roman" w:hAnsi="Times New Roman" w:cs="Times New Roman"/>
            <w:noProof/>
            <w:color w:val="000000"/>
            <w:lang w:bidi="si-LK"/>
          </w:rPr>
          <w:t>33</w:t>
        </w:r>
      </w:hyperlink>
      <w:r>
        <w:rPr>
          <w:rFonts w:ascii="Times New Roman" w:eastAsia="Times New Roman" w:hAnsi="Times New Roman" w:cs="Times New Roman"/>
          <w:noProof/>
          <w:color w:val="000000"/>
          <w:lang w:bidi="si-LK"/>
        </w:rPr>
        <w:t>]</w:t>
      </w:r>
      <w:r>
        <w:rPr>
          <w:rFonts w:ascii="Times New Roman" w:eastAsia="Times New Roman" w:hAnsi="Times New Roman" w:cs="Times New Roman"/>
          <w:color w:val="000000"/>
          <w:lang w:bidi="si-LK"/>
        </w:rPr>
        <w:fldChar w:fldCharType="end"/>
      </w:r>
      <w:r>
        <w:rPr>
          <w:rFonts w:ascii="Times New Roman" w:eastAsia="Times New Roman" w:hAnsi="Times New Roman" w:cs="Times New Roman"/>
          <w:color w:val="000000"/>
          <w:lang w:bidi="si-LK"/>
        </w:rPr>
        <w:t xml:space="preserve"> is being developed to bridge the gap between the application data requirements and the device data. IoTCloud support the MQTT transport and can transfer data between gateways and cloud using MQTT. If the devices send the data in MQTT protocol, they can be send without transformation at the gateways directly to the cloud.</w:t>
      </w:r>
    </w:p>
    <w:p w14:paraId="557A1577" w14:textId="77777777" w:rsidR="00312EC5" w:rsidRDefault="00312EC5" w:rsidP="00FA4E6D">
      <w:pPr>
        <w:spacing w:after="0" w:line="240" w:lineRule="auto"/>
        <w:rPr>
          <w:rFonts w:ascii="Arial" w:eastAsia="Times New Roman" w:hAnsi="Arial" w:cs="Arial"/>
          <w:b/>
          <w:bCs/>
          <w:color w:val="000000"/>
          <w:sz w:val="28"/>
          <w:szCs w:val="28"/>
          <w:lang w:bidi="si-LK"/>
        </w:rPr>
      </w:pPr>
    </w:p>
    <w:p w14:paraId="1152B642" w14:textId="77777777" w:rsidR="00FA4E6D" w:rsidRDefault="002C1EC8" w:rsidP="00FA4E6D">
      <w:pPr>
        <w:spacing w:after="0" w:line="240" w:lineRule="auto"/>
        <w:rPr>
          <w:rFonts w:ascii="Arial" w:hAnsi="Arial" w:cs="Arial"/>
          <w:b/>
          <w:bCs/>
          <w:color w:val="222222"/>
          <w:sz w:val="28"/>
          <w:szCs w:val="28"/>
          <w:shd w:val="clear" w:color="auto" w:fill="FFFFFF"/>
        </w:rPr>
      </w:pPr>
      <w:r>
        <w:rPr>
          <w:rFonts w:ascii="Arial" w:eastAsia="Times New Roman" w:hAnsi="Arial" w:cs="Arial"/>
          <w:b/>
          <w:bCs/>
          <w:color w:val="000000"/>
          <w:sz w:val="28"/>
          <w:szCs w:val="28"/>
          <w:lang w:bidi="si-LK"/>
        </w:rPr>
        <w:t>5</w:t>
      </w:r>
      <w:r w:rsidR="00EB382B" w:rsidRPr="0057532D">
        <w:rPr>
          <w:rFonts w:ascii="Arial" w:eastAsia="Times New Roman" w:hAnsi="Arial" w:cs="Arial"/>
          <w:b/>
          <w:bCs/>
          <w:color w:val="000000"/>
          <w:sz w:val="28"/>
          <w:szCs w:val="28"/>
          <w:lang w:bidi="si-LK"/>
        </w:rPr>
        <w:t xml:space="preserve">. </w:t>
      </w:r>
      <w:r w:rsidR="0011452E" w:rsidRPr="0011452E">
        <w:rPr>
          <w:rFonts w:ascii="Arial" w:hAnsi="Arial" w:cs="Arial"/>
          <w:b/>
          <w:bCs/>
          <w:color w:val="222222"/>
          <w:sz w:val="28"/>
          <w:szCs w:val="28"/>
          <w:shd w:val="clear" w:color="auto" w:fill="FFFFFF"/>
        </w:rPr>
        <w:t xml:space="preserve">Research Plan for Robust Open Source Cloud IoT Controller with Real Time </w:t>
      </w:r>
      <w:proofErr w:type="spellStart"/>
      <w:r w:rsidR="0011452E" w:rsidRPr="0011452E">
        <w:rPr>
          <w:rFonts w:ascii="Arial" w:hAnsi="Arial" w:cs="Arial"/>
          <w:b/>
          <w:bCs/>
          <w:color w:val="222222"/>
          <w:sz w:val="28"/>
          <w:szCs w:val="28"/>
          <w:shd w:val="clear" w:color="auto" w:fill="FFFFFF"/>
        </w:rPr>
        <w:t>QoS</w:t>
      </w:r>
      <w:proofErr w:type="spellEnd"/>
    </w:p>
    <w:p w14:paraId="4F0B5297" w14:textId="77777777" w:rsidR="00FA4E6D" w:rsidRDefault="00FA4E6D" w:rsidP="00FA4E6D">
      <w:pPr>
        <w:spacing w:after="0" w:line="240" w:lineRule="auto"/>
        <w:rPr>
          <w:rFonts w:ascii="Times New Roman" w:eastAsia="Times New Roman" w:hAnsi="Times New Roman" w:cs="Times New Roman"/>
          <w:b/>
          <w:bCs/>
          <w:sz w:val="28"/>
          <w:szCs w:val="28"/>
          <w:lang w:bidi="si-LK"/>
        </w:rPr>
      </w:pPr>
    </w:p>
    <w:p w14:paraId="75C90F2D" w14:textId="0DF87AFB" w:rsidR="00EB382B" w:rsidRPr="00FA4E6D" w:rsidRDefault="00001D20" w:rsidP="000A1260">
      <w:pPr>
        <w:spacing w:after="0" w:line="276" w:lineRule="auto"/>
        <w:jc w:val="both"/>
        <w:rPr>
          <w:rFonts w:ascii="Times New Roman" w:eastAsia="Times New Roman" w:hAnsi="Times New Roman" w:cs="Times New Roman"/>
          <w:b/>
          <w:bCs/>
          <w:sz w:val="28"/>
          <w:szCs w:val="28"/>
          <w:lang w:bidi="si-LK"/>
        </w:rPr>
      </w:pPr>
      <w:r>
        <w:rPr>
          <w:rFonts w:ascii="Times New Roman" w:eastAsia="Times New Roman" w:hAnsi="Times New Roman" w:cs="Times New Roman"/>
          <w:color w:val="000000"/>
          <w:lang w:bidi="si-LK"/>
        </w:rPr>
        <w:t>A major</w:t>
      </w:r>
      <w:r w:rsidR="00EB382B" w:rsidRPr="00EB382B">
        <w:rPr>
          <w:rFonts w:ascii="Times New Roman" w:eastAsia="Times New Roman" w:hAnsi="Times New Roman" w:cs="Times New Roman"/>
          <w:color w:val="000000"/>
          <w:lang w:bidi="si-LK"/>
        </w:rPr>
        <w:t xml:space="preserve"> goal is to </w:t>
      </w:r>
      <w:r>
        <w:rPr>
          <w:rFonts w:ascii="Times New Roman" w:eastAsia="Times New Roman" w:hAnsi="Times New Roman" w:cs="Times New Roman"/>
          <w:color w:val="000000"/>
          <w:lang w:bidi="si-LK"/>
        </w:rPr>
        <w:t xml:space="preserve">achieve real-time </w:t>
      </w:r>
      <w:proofErr w:type="spellStart"/>
      <w:r>
        <w:rPr>
          <w:rFonts w:ascii="Times New Roman" w:eastAsia="Times New Roman" w:hAnsi="Times New Roman" w:cs="Times New Roman"/>
          <w:color w:val="000000"/>
          <w:lang w:bidi="si-LK"/>
        </w:rPr>
        <w:t>QoS</w:t>
      </w:r>
      <w:proofErr w:type="spellEnd"/>
      <w:r>
        <w:rPr>
          <w:rFonts w:ascii="Times New Roman" w:eastAsia="Times New Roman" w:hAnsi="Times New Roman" w:cs="Times New Roman"/>
          <w:color w:val="000000"/>
          <w:lang w:bidi="si-LK"/>
        </w:rPr>
        <w:t xml:space="preserve"> in spite of </w:t>
      </w:r>
      <w:r w:rsidR="00EB382B" w:rsidRPr="00EB382B">
        <w:rPr>
          <w:rFonts w:ascii="Times New Roman" w:eastAsia="Times New Roman" w:hAnsi="Times New Roman" w:cs="Times New Roman"/>
          <w:color w:val="000000"/>
          <w:lang w:bidi="si-LK"/>
        </w:rPr>
        <w:t xml:space="preserve">fluctuations </w:t>
      </w:r>
      <w:r>
        <w:rPr>
          <w:rFonts w:ascii="Times New Roman" w:eastAsia="Times New Roman" w:hAnsi="Times New Roman" w:cs="Times New Roman"/>
          <w:color w:val="000000"/>
          <w:lang w:bidi="si-LK"/>
        </w:rPr>
        <w:t>in</w:t>
      </w:r>
      <w:r w:rsidR="00EB382B" w:rsidRPr="00EB382B">
        <w:rPr>
          <w:rFonts w:ascii="Times New Roman" w:eastAsia="Times New Roman" w:hAnsi="Times New Roman" w:cs="Times New Roman"/>
          <w:color w:val="000000"/>
          <w:lang w:bidi="si-LK"/>
        </w:rPr>
        <w:t xml:space="preserve"> the computation time. The architecture of the new </w:t>
      </w:r>
      <w:r w:rsidR="008F584C">
        <w:rPr>
          <w:rFonts w:ascii="Times New Roman" w:eastAsia="Times New Roman" w:hAnsi="Times New Roman" w:cs="Times New Roman"/>
          <w:color w:val="000000"/>
          <w:lang w:bidi="si-LK"/>
        </w:rPr>
        <w:t>IoTCloud++</w:t>
      </w:r>
      <w:r w:rsidR="00EB382B" w:rsidRPr="00EB382B">
        <w:rPr>
          <w:rFonts w:ascii="Times New Roman" w:eastAsia="Times New Roman" w:hAnsi="Times New Roman" w:cs="Times New Roman"/>
          <w:color w:val="000000"/>
          <w:lang w:bidi="si-LK"/>
        </w:rPr>
        <w:t xml:space="preserve"> platfo</w:t>
      </w:r>
      <w:r>
        <w:rPr>
          <w:rFonts w:ascii="Times New Roman" w:eastAsia="Times New Roman" w:hAnsi="Times New Roman" w:cs="Times New Roman"/>
          <w:color w:val="000000"/>
          <w:lang w:bidi="si-LK"/>
        </w:rPr>
        <w:t>r</w:t>
      </w:r>
      <w:r w:rsidR="0079168F">
        <w:rPr>
          <w:rFonts w:ascii="Times New Roman" w:eastAsia="Times New Roman" w:hAnsi="Times New Roman" w:cs="Times New Roman"/>
          <w:color w:val="000000"/>
          <w:lang w:bidi="si-LK"/>
        </w:rPr>
        <w:t>m is shown in Figure 3</w:t>
      </w:r>
      <w:r w:rsidR="00EB382B" w:rsidRPr="00EB382B">
        <w:rPr>
          <w:rFonts w:ascii="Times New Roman" w:eastAsia="Times New Roman" w:hAnsi="Times New Roman" w:cs="Times New Roman"/>
          <w:color w:val="000000"/>
          <w:lang w:bidi="si-LK"/>
        </w:rPr>
        <w:t>. In this architecture</w:t>
      </w:r>
      <w:r w:rsidR="00247F0F">
        <w:rPr>
          <w:rFonts w:ascii="Times New Roman" w:eastAsia="Times New Roman" w:hAnsi="Times New Roman" w:cs="Times New Roman"/>
          <w:color w:val="000000"/>
          <w:lang w:bidi="si-LK"/>
        </w:rPr>
        <w:t>,</w:t>
      </w:r>
      <w:r w:rsidR="00EB382B" w:rsidRPr="00EB382B">
        <w:rPr>
          <w:rFonts w:ascii="Times New Roman" w:eastAsia="Times New Roman" w:hAnsi="Times New Roman" w:cs="Times New Roman"/>
          <w:color w:val="000000"/>
          <w:lang w:bidi="si-LK"/>
        </w:rPr>
        <w:t xml:space="preserve"> we propose to dynamically replicate the </w:t>
      </w:r>
      <w:r w:rsidR="00915E3B">
        <w:rPr>
          <w:rFonts w:ascii="Times New Roman" w:eastAsia="Times New Roman" w:hAnsi="Times New Roman" w:cs="Times New Roman"/>
          <w:color w:val="000000"/>
          <w:lang w:bidi="si-LK"/>
        </w:rPr>
        <w:t xml:space="preserve">streaming computation tasks </w:t>
      </w:r>
      <w:r w:rsidR="00430EB9">
        <w:rPr>
          <w:rFonts w:ascii="Times New Roman" w:eastAsia="Times New Roman" w:hAnsi="Times New Roman" w:cs="Times New Roman"/>
          <w:color w:val="000000"/>
          <w:lang w:bidi="si-LK"/>
        </w:rPr>
        <w:t>with</w:t>
      </w:r>
      <w:r w:rsidR="00915E3B">
        <w:rPr>
          <w:rFonts w:ascii="Times New Roman" w:eastAsia="Times New Roman" w:hAnsi="Times New Roman" w:cs="Times New Roman"/>
          <w:color w:val="000000"/>
          <w:lang w:bidi="si-LK"/>
        </w:rPr>
        <w:t>in</w:t>
      </w:r>
      <w:r w:rsidR="00EB382B" w:rsidRPr="00EB382B">
        <w:rPr>
          <w:rFonts w:ascii="Times New Roman" w:eastAsia="Times New Roman" w:hAnsi="Times New Roman" w:cs="Times New Roman"/>
          <w:color w:val="000000"/>
          <w:lang w:bidi="si-LK"/>
        </w:rPr>
        <w:t xml:space="preserve"> </w:t>
      </w:r>
      <w:r w:rsidR="00247F0F">
        <w:rPr>
          <w:rFonts w:ascii="Times New Roman" w:eastAsia="Times New Roman" w:hAnsi="Times New Roman" w:cs="Times New Roman"/>
          <w:color w:val="000000"/>
          <w:lang w:bidi="si-LK"/>
        </w:rPr>
        <w:t>cloud</w:t>
      </w:r>
      <w:r w:rsidR="00EB382B" w:rsidRPr="00EB382B">
        <w:rPr>
          <w:rFonts w:ascii="Times New Roman" w:eastAsia="Times New Roman" w:hAnsi="Times New Roman" w:cs="Times New Roman"/>
          <w:color w:val="000000"/>
          <w:lang w:bidi="si-LK"/>
        </w:rPr>
        <w:t xml:space="preserve"> clusters to </w:t>
      </w:r>
      <w:r w:rsidR="00247F0F">
        <w:rPr>
          <w:rFonts w:ascii="Times New Roman" w:eastAsia="Times New Roman" w:hAnsi="Times New Roman" w:cs="Times New Roman"/>
          <w:color w:val="000000"/>
          <w:lang w:bidi="si-LK"/>
        </w:rPr>
        <w:t>achieve good performance in at least one replica</w:t>
      </w:r>
      <w:r w:rsidR="00EB382B" w:rsidRPr="00EB382B">
        <w:rPr>
          <w:rFonts w:ascii="Times New Roman" w:eastAsia="Times New Roman" w:hAnsi="Times New Roman" w:cs="Times New Roman"/>
          <w:color w:val="000000"/>
          <w:lang w:bidi="si-LK"/>
        </w:rPr>
        <w:t xml:space="preserve">. </w:t>
      </w:r>
      <w:r>
        <w:rPr>
          <w:rFonts w:ascii="Times New Roman" w:eastAsia="Times New Roman" w:hAnsi="Times New Roman" w:cs="Times New Roman"/>
          <w:color w:val="000000"/>
          <w:lang w:bidi="si-LK"/>
        </w:rPr>
        <w:t xml:space="preserve">This replication will not be universal but rather done only when achieving </w:t>
      </w:r>
      <w:proofErr w:type="spellStart"/>
      <w:r>
        <w:rPr>
          <w:rFonts w:ascii="Times New Roman" w:eastAsia="Times New Roman" w:hAnsi="Times New Roman" w:cs="Times New Roman"/>
          <w:color w:val="000000"/>
          <w:lang w:bidi="si-LK"/>
        </w:rPr>
        <w:t>QoS</w:t>
      </w:r>
      <w:proofErr w:type="spellEnd"/>
      <w:r>
        <w:rPr>
          <w:rFonts w:ascii="Times New Roman" w:eastAsia="Times New Roman" w:hAnsi="Times New Roman" w:cs="Times New Roman"/>
          <w:color w:val="000000"/>
          <w:lang w:bidi="si-LK"/>
        </w:rPr>
        <w:t xml:space="preserve"> demands it as for example when monitoring shows that initial task is delayed. This as-needed replication will drastically reduce overhead from replication in many cases. </w:t>
      </w:r>
      <w:r w:rsidR="00915E3B">
        <w:rPr>
          <w:rFonts w:ascii="Times New Roman" w:eastAsia="Times New Roman" w:hAnsi="Times New Roman" w:cs="Times New Roman"/>
          <w:color w:val="000000"/>
          <w:lang w:bidi="si-LK"/>
        </w:rPr>
        <w:t>We will dynamically identify the streaming tasks that require replication and replicate at the task level rather than at the streaming application level.</w:t>
      </w:r>
      <w:r w:rsidR="00247F0F">
        <w:rPr>
          <w:rFonts w:ascii="Times New Roman" w:eastAsia="Times New Roman" w:hAnsi="Times New Roman" w:cs="Times New Roman"/>
          <w:color w:val="000000"/>
          <w:lang w:bidi="si-LK"/>
        </w:rPr>
        <w:t xml:space="preserve"> </w:t>
      </w:r>
      <w:r w:rsidR="00915E3B">
        <w:rPr>
          <w:rFonts w:ascii="Times New Roman" w:eastAsia="Times New Roman" w:hAnsi="Times New Roman" w:cs="Times New Roman"/>
          <w:color w:val="000000"/>
          <w:lang w:bidi="si-LK"/>
        </w:rPr>
        <w:t>This dynamic replication of streaming tasks will be implemented</w:t>
      </w:r>
      <w:r w:rsidR="00EB382B" w:rsidRPr="00EB382B">
        <w:rPr>
          <w:rFonts w:ascii="Times New Roman" w:eastAsia="Times New Roman" w:hAnsi="Times New Roman" w:cs="Times New Roman"/>
          <w:color w:val="000000"/>
          <w:lang w:bidi="si-LK"/>
        </w:rPr>
        <w:t xml:space="preserve"> for Apache Storm</w:t>
      </w:r>
      <w:r w:rsidR="00247F0F">
        <w:rPr>
          <w:rFonts w:ascii="Times New Roman" w:eastAsia="Times New Roman" w:hAnsi="Times New Roman" w:cs="Times New Roman"/>
          <w:color w:val="000000"/>
          <w:lang w:bidi="si-LK"/>
        </w:rPr>
        <w:t xml:space="preserve"> described above</w:t>
      </w:r>
      <w:r w:rsidR="00EB382B" w:rsidRPr="00EB382B">
        <w:rPr>
          <w:rFonts w:ascii="Times New Roman" w:eastAsia="Times New Roman" w:hAnsi="Times New Roman" w:cs="Times New Roman"/>
          <w:color w:val="000000"/>
          <w:lang w:bidi="si-LK"/>
        </w:rPr>
        <w:t>. Apache Storm consist of two types of servers called Nimbus and Supervisor. Nimbus manages the streaming applications running in the cluster. Each Supervisor consists of a fixed number of workers capable of executing the stream tasks belonging to a job. To dynamically increase the Storm servers</w:t>
      </w:r>
      <w:r>
        <w:rPr>
          <w:rFonts w:ascii="Times New Roman" w:eastAsia="Times New Roman" w:hAnsi="Times New Roman" w:cs="Times New Roman"/>
          <w:color w:val="000000"/>
          <w:lang w:bidi="si-LK"/>
        </w:rPr>
        <w:t>,</w:t>
      </w:r>
      <w:r w:rsidR="00EB382B" w:rsidRPr="00EB382B">
        <w:rPr>
          <w:rFonts w:ascii="Times New Roman" w:eastAsia="Times New Roman" w:hAnsi="Times New Roman" w:cs="Times New Roman"/>
          <w:color w:val="000000"/>
          <w:lang w:bidi="si-LK"/>
        </w:rPr>
        <w:t xml:space="preserve"> we </w:t>
      </w:r>
      <w:r>
        <w:rPr>
          <w:rFonts w:ascii="Times New Roman" w:eastAsia="Times New Roman" w:hAnsi="Times New Roman" w:cs="Times New Roman"/>
          <w:color w:val="000000"/>
          <w:lang w:bidi="si-LK"/>
        </w:rPr>
        <w:t>will use</w:t>
      </w:r>
      <w:r w:rsidR="00EB382B" w:rsidRPr="00EB382B">
        <w:rPr>
          <w:rFonts w:ascii="Times New Roman" w:eastAsia="Times New Roman" w:hAnsi="Times New Roman" w:cs="Times New Roman"/>
          <w:color w:val="000000"/>
          <w:lang w:bidi="si-LK"/>
        </w:rPr>
        <w:t xml:space="preserve"> a resource manager </w:t>
      </w:r>
      <w:r w:rsidR="00137871">
        <w:rPr>
          <w:rFonts w:ascii="Times New Roman" w:eastAsia="Times New Roman" w:hAnsi="Times New Roman" w:cs="Times New Roman"/>
          <w:color w:val="000000"/>
          <w:lang w:bidi="si-LK"/>
        </w:rPr>
        <w:t>such as</w:t>
      </w:r>
      <w:r w:rsidR="00EB382B" w:rsidRPr="00EB382B">
        <w:rPr>
          <w:rFonts w:ascii="Times New Roman" w:eastAsia="Times New Roman" w:hAnsi="Times New Roman" w:cs="Times New Roman"/>
          <w:color w:val="000000"/>
          <w:lang w:bidi="si-LK"/>
        </w:rPr>
        <w:t xml:space="preserve"> Apache Yarn. Apache Storm is already ported to run on top of Apache Yarn and we </w:t>
      </w:r>
      <w:r w:rsidR="00137871">
        <w:rPr>
          <w:rFonts w:ascii="Times New Roman" w:eastAsia="Times New Roman" w:hAnsi="Times New Roman" w:cs="Times New Roman"/>
          <w:color w:val="000000"/>
          <w:lang w:bidi="si-LK"/>
        </w:rPr>
        <w:t>will</w:t>
      </w:r>
      <w:r w:rsidR="00EB382B" w:rsidRPr="00EB382B">
        <w:rPr>
          <w:rFonts w:ascii="Times New Roman" w:eastAsia="Times New Roman" w:hAnsi="Times New Roman" w:cs="Times New Roman"/>
          <w:color w:val="000000"/>
          <w:lang w:bidi="si-LK"/>
        </w:rPr>
        <w:t xml:space="preserve"> extend this framework to support </w:t>
      </w:r>
      <w:r>
        <w:rPr>
          <w:rFonts w:ascii="Times New Roman" w:eastAsia="Times New Roman" w:hAnsi="Times New Roman" w:cs="Times New Roman"/>
          <w:color w:val="000000"/>
          <w:lang w:bidi="si-LK"/>
        </w:rPr>
        <w:t>elastic</w:t>
      </w:r>
      <w:r w:rsidR="00EB382B" w:rsidRPr="00EB382B">
        <w:rPr>
          <w:rFonts w:ascii="Times New Roman" w:eastAsia="Times New Roman" w:hAnsi="Times New Roman" w:cs="Times New Roman"/>
          <w:color w:val="000000"/>
          <w:lang w:bidi="si-LK"/>
        </w:rPr>
        <w:t xml:space="preserve"> cluster</w:t>
      </w:r>
      <w:r>
        <w:rPr>
          <w:rFonts w:ascii="Times New Roman" w:eastAsia="Times New Roman" w:hAnsi="Times New Roman" w:cs="Times New Roman"/>
          <w:color w:val="000000"/>
          <w:lang w:bidi="si-LK"/>
        </w:rPr>
        <w:t xml:space="preserve"> </w:t>
      </w:r>
      <w:r w:rsidR="00430EB9">
        <w:rPr>
          <w:rFonts w:ascii="Times New Roman" w:eastAsia="Times New Roman" w:hAnsi="Times New Roman" w:cs="Times New Roman"/>
          <w:color w:val="000000"/>
          <w:lang w:bidi="si-LK"/>
        </w:rPr>
        <w:t>re</w:t>
      </w:r>
      <w:r w:rsidR="00EB382B" w:rsidRPr="00EB382B">
        <w:rPr>
          <w:rFonts w:ascii="Times New Roman" w:eastAsia="Times New Roman" w:hAnsi="Times New Roman" w:cs="Times New Roman"/>
          <w:color w:val="000000"/>
          <w:lang w:bidi="si-LK"/>
        </w:rPr>
        <w:t>s</w:t>
      </w:r>
      <w:r>
        <w:rPr>
          <w:rFonts w:ascii="Times New Roman" w:eastAsia="Times New Roman" w:hAnsi="Times New Roman" w:cs="Times New Roman"/>
          <w:color w:val="000000"/>
          <w:lang w:bidi="si-LK"/>
        </w:rPr>
        <w:t>izing</w:t>
      </w:r>
      <w:r w:rsidR="00EB382B" w:rsidRPr="00EB382B">
        <w:rPr>
          <w:rFonts w:ascii="Times New Roman" w:eastAsia="Times New Roman" w:hAnsi="Times New Roman" w:cs="Times New Roman"/>
          <w:color w:val="000000"/>
          <w:lang w:bidi="si-LK"/>
        </w:rPr>
        <w:t xml:space="preserve">. </w:t>
      </w:r>
    </w:p>
    <w:p w14:paraId="43098419" w14:textId="685E1441" w:rsidR="004368B5" w:rsidRDefault="004368B5" w:rsidP="00EB382B">
      <w:pPr>
        <w:spacing w:after="0" w:line="276" w:lineRule="auto"/>
        <w:jc w:val="both"/>
        <w:rPr>
          <w:rFonts w:ascii="Times New Roman" w:eastAsia="Times New Roman" w:hAnsi="Times New Roman" w:cs="Times New Roman"/>
          <w:color w:val="000000"/>
          <w:lang w:bidi="si-LK"/>
        </w:rPr>
      </w:pPr>
    </w:p>
    <w:p w14:paraId="78A0405A" w14:textId="745A4D47" w:rsidR="00C92BF5" w:rsidRDefault="0043037D"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noProof/>
          <w:color w:val="000000"/>
          <w:lang w:bidi="si-LK"/>
        </w:rPr>
        <mc:AlternateContent>
          <mc:Choice Requires="wpg">
            <w:drawing>
              <wp:anchor distT="0" distB="0" distL="114300" distR="114300" simplePos="0" relativeHeight="251662336" behindDoc="0" locked="0" layoutInCell="1" allowOverlap="1" wp14:anchorId="4753822C" wp14:editId="397B900B">
                <wp:simplePos x="0" y="0"/>
                <wp:positionH relativeFrom="column">
                  <wp:posOffset>-68580</wp:posOffset>
                </wp:positionH>
                <wp:positionV relativeFrom="paragraph">
                  <wp:posOffset>516255</wp:posOffset>
                </wp:positionV>
                <wp:extent cx="4123690" cy="3870960"/>
                <wp:effectExtent l="0" t="0" r="0" b="0"/>
                <wp:wrapSquare wrapText="bothSides"/>
                <wp:docPr id="9" name="Group 9"/>
                <wp:cNvGraphicFramePr/>
                <a:graphic xmlns:a="http://schemas.openxmlformats.org/drawingml/2006/main">
                  <a:graphicData uri="http://schemas.microsoft.com/office/word/2010/wordprocessingGroup">
                    <wpg:wgp>
                      <wpg:cNvGrpSpPr/>
                      <wpg:grpSpPr>
                        <a:xfrm>
                          <a:off x="0" y="27770"/>
                          <a:ext cx="4123690" cy="3843190"/>
                          <a:chOff x="-19050" y="465402"/>
                          <a:chExt cx="4123690" cy="3588283"/>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47625" y="465402"/>
                            <a:ext cx="4057015" cy="3292581"/>
                          </a:xfrm>
                          <a:prstGeom prst="rect">
                            <a:avLst/>
                          </a:prstGeom>
                          <a:noFill/>
                          <a:ln>
                            <a:noFill/>
                          </a:ln>
                        </pic:spPr>
                      </pic:pic>
                      <wps:wsp>
                        <wps:cNvPr id="4" name="Text Box 4"/>
                        <wps:cNvSpPr txBox="1"/>
                        <wps:spPr>
                          <a:xfrm>
                            <a:off x="-19050" y="3868900"/>
                            <a:ext cx="4057015" cy="184785"/>
                          </a:xfrm>
                          <a:prstGeom prst="rect">
                            <a:avLst/>
                          </a:prstGeom>
                          <a:solidFill>
                            <a:prstClr val="white"/>
                          </a:solidFill>
                          <a:ln>
                            <a:noFill/>
                          </a:ln>
                          <a:effectLst/>
                        </wps:spPr>
                        <wps:txbx>
                          <w:txbxContent>
                            <w:p w14:paraId="02344EB1" w14:textId="08FC3255" w:rsidR="00534CAD" w:rsidRPr="00DA34FA" w:rsidRDefault="00534CAD" w:rsidP="00DA34FA">
                              <w:pPr>
                                <w:jc w:val="center"/>
                                <w:rPr>
                                  <w:rFonts w:ascii="Times New Roman" w:eastAsia="Times New Roman" w:hAnsi="Times New Roman" w:cs="Times New Roman"/>
                                  <w:b/>
                                  <w:bCs/>
                                  <w:color w:val="000000"/>
                                </w:rPr>
                              </w:pPr>
                              <w:r w:rsidRPr="00DA34FA">
                                <w:rPr>
                                  <w:rFonts w:ascii="Times New Roman" w:hAnsi="Times New Roman" w:cs="Times New Roman"/>
                                  <w:b/>
                                  <w:bCs/>
                                </w:rPr>
                                <w:t xml:space="preserve">Figure </w:t>
                              </w:r>
                              <w:r w:rsidR="005F73CE">
                                <w:rPr>
                                  <w:rFonts w:ascii="Times New Roman" w:hAnsi="Times New Roman" w:cs="Times New Roman"/>
                                  <w:b/>
                                  <w:bCs/>
                                </w:rPr>
                                <w:t>4</w:t>
                              </w:r>
                              <w:r>
                                <w:rPr>
                                  <w:rFonts w:ascii="Times New Roman" w:hAnsi="Times New Roman" w:cs="Times New Roman"/>
                                  <w:b/>
                                  <w:bCs/>
                                </w:rPr>
                                <w:t xml:space="preserve"> </w:t>
                              </w:r>
                              <w:r w:rsidRPr="00DA34FA">
                                <w:rPr>
                                  <w:rFonts w:ascii="Times New Roman" w:hAnsi="Times New Roman" w:cs="Times New Roman"/>
                                  <w:b/>
                                  <w:bCs/>
                                </w:rPr>
                                <w:t>IOTCloud</w:t>
                              </w:r>
                              <w:r>
                                <w:rPr>
                                  <w:rFonts w:ascii="Times New Roman" w:hAnsi="Times New Roman" w:cs="Times New Roman"/>
                                  <w:b/>
                                  <w:bCs/>
                                </w:rPr>
                                <w:t xml:space="preserve">++ </w:t>
                              </w:r>
                              <w:r w:rsidRPr="00DA34FA">
                                <w:rPr>
                                  <w:rFonts w:ascii="Times New Roman" w:hAnsi="Times New Roman" w:cs="Times New Roman"/>
                                  <w:b/>
                                  <w:bCs/>
                                </w:rPr>
                                <w:t>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53822C" id="Group 9" o:spid="_x0000_s1032" style="position:absolute;left:0;text-align:left;margin-left:-5.4pt;margin-top:40.65pt;width:324.7pt;height:304.8pt;z-index:251662336;mso-width-relative:margin;mso-height-relative:margin" coordorigin="-190,4654" coordsize="41236,35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3" type="#_x0000_t75" style="position:absolute;left:476;top:4654;width:40570;height:32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iB3/CAAAA2gAAAA8AAABkcnMvZG93bnJldi54bWxET01rwkAQvQv9D8sUvIhu7CGt0VVKpWgP&#10;pW0i6HHITpPQ7GzYXTX++64geBoe73MWq9604kTON5YVTCcJCOLS6oYrBbviffwCwgdkja1lUnAh&#10;D6vlw2CBmbZn/qFTHioRQ9hnqKAOocuk9GVNBv3EdsSR+7XOYIjQVVI7PMdw08qnJEmlwYZjQ40d&#10;vdVU/uVHo2D0dUxz/C72/cchXZvZ5pk+tVNq+Ni/zkEE6sNdfHNvdZwP11euVy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Ygd/wgAAANoAAAAPAAAAAAAAAAAAAAAAAJ8C&#10;AABkcnMvZG93bnJldi54bWxQSwUGAAAAAAQABAD3AAAAjgMAAAAA&#10;">
                  <v:imagedata r:id="rId13" o:title=""/>
                  <v:path arrowok="t"/>
                </v:shape>
                <v:shapetype id="_x0000_t202" coordsize="21600,21600" o:spt="202" path="m,l,21600r21600,l21600,xe">
                  <v:stroke joinstyle="miter"/>
                  <v:path gradientshapeok="t" o:connecttype="rect"/>
                </v:shapetype>
                <v:shape id="Text Box 4" o:spid="_x0000_s1034" type="#_x0000_t202" style="position:absolute;left:-190;top:38689;width:40569;height:18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14:paraId="02344EB1" w14:textId="08FC3255" w:rsidR="00534CAD" w:rsidRPr="00DA34FA" w:rsidRDefault="00534CAD" w:rsidP="00DA34FA">
                        <w:pPr>
                          <w:jc w:val="center"/>
                          <w:rPr>
                            <w:rFonts w:ascii="Times New Roman" w:eastAsia="Times New Roman" w:hAnsi="Times New Roman" w:cs="Times New Roman"/>
                            <w:b/>
                            <w:bCs/>
                            <w:color w:val="000000"/>
                          </w:rPr>
                        </w:pPr>
                        <w:r w:rsidRPr="00DA34FA">
                          <w:rPr>
                            <w:rFonts w:ascii="Times New Roman" w:hAnsi="Times New Roman" w:cs="Times New Roman"/>
                            <w:b/>
                            <w:bCs/>
                          </w:rPr>
                          <w:t xml:space="preserve">Figure </w:t>
                        </w:r>
                        <w:r w:rsidR="005F73CE">
                          <w:rPr>
                            <w:rFonts w:ascii="Times New Roman" w:hAnsi="Times New Roman" w:cs="Times New Roman"/>
                            <w:b/>
                            <w:bCs/>
                          </w:rPr>
                          <w:t>4</w:t>
                        </w:r>
                        <w:r>
                          <w:rPr>
                            <w:rFonts w:ascii="Times New Roman" w:hAnsi="Times New Roman" w:cs="Times New Roman"/>
                            <w:b/>
                            <w:bCs/>
                          </w:rPr>
                          <w:t xml:space="preserve"> </w:t>
                        </w:r>
                        <w:r w:rsidRPr="00DA34FA">
                          <w:rPr>
                            <w:rFonts w:ascii="Times New Roman" w:hAnsi="Times New Roman" w:cs="Times New Roman"/>
                            <w:b/>
                            <w:bCs/>
                          </w:rPr>
                          <w:t>IOTCloud</w:t>
                        </w:r>
                        <w:r>
                          <w:rPr>
                            <w:rFonts w:ascii="Times New Roman" w:hAnsi="Times New Roman" w:cs="Times New Roman"/>
                            <w:b/>
                            <w:bCs/>
                          </w:rPr>
                          <w:t xml:space="preserve">++ </w:t>
                        </w:r>
                        <w:r w:rsidRPr="00DA34FA">
                          <w:rPr>
                            <w:rFonts w:ascii="Times New Roman" w:hAnsi="Times New Roman" w:cs="Times New Roman"/>
                            <w:b/>
                            <w:bCs/>
                          </w:rPr>
                          <w:t>Architecture</w:t>
                        </w:r>
                      </w:p>
                    </w:txbxContent>
                  </v:textbox>
                </v:shape>
                <w10:wrap type="square"/>
              </v:group>
            </w:pict>
          </mc:Fallback>
        </mc:AlternateContent>
      </w:r>
      <w:r w:rsidR="004368B5" w:rsidRPr="00EB382B">
        <w:rPr>
          <w:rFonts w:ascii="Times New Roman" w:eastAsia="Times New Roman" w:hAnsi="Times New Roman" w:cs="Times New Roman"/>
          <w:color w:val="000000"/>
          <w:lang w:bidi="si-LK"/>
        </w:rPr>
        <w:t xml:space="preserve">A resource management framework such as Yarn only works with the allocated computation resources. </w:t>
      </w:r>
      <w:r w:rsidR="004368B5">
        <w:rPr>
          <w:rFonts w:ascii="Times New Roman" w:eastAsia="Times New Roman" w:hAnsi="Times New Roman" w:cs="Times New Roman"/>
          <w:color w:val="000000"/>
          <w:lang w:bidi="si-LK"/>
        </w:rPr>
        <w:t>We will use th</w:t>
      </w:r>
      <w:r w:rsidR="004368B5" w:rsidRPr="00EB382B">
        <w:rPr>
          <w:rFonts w:ascii="Times New Roman" w:eastAsia="Times New Roman" w:hAnsi="Times New Roman" w:cs="Times New Roman"/>
          <w:color w:val="000000"/>
          <w:lang w:bidi="si-LK"/>
        </w:rPr>
        <w:t xml:space="preserve">e </w:t>
      </w:r>
      <w:proofErr w:type="spellStart"/>
      <w:r w:rsidR="004368B5" w:rsidRPr="00EB382B">
        <w:rPr>
          <w:rFonts w:ascii="Times New Roman" w:eastAsia="Times New Roman" w:hAnsi="Times New Roman" w:cs="Times New Roman"/>
          <w:color w:val="000000"/>
          <w:lang w:bidi="si-LK"/>
        </w:rPr>
        <w:t>IaaS</w:t>
      </w:r>
      <w:proofErr w:type="spellEnd"/>
      <w:r w:rsidR="004368B5" w:rsidRPr="00EB382B">
        <w:rPr>
          <w:rFonts w:ascii="Times New Roman" w:eastAsia="Times New Roman" w:hAnsi="Times New Roman" w:cs="Times New Roman"/>
          <w:color w:val="000000"/>
          <w:lang w:bidi="si-LK"/>
        </w:rPr>
        <w:t xml:space="preserve"> layer to dynamically scale computation nodes in the cluster. We have extensive expertise at the infrastructure level where we can instantiate systems on demand that can then support the dynamic scaling of the system. We </w:t>
      </w:r>
      <w:r w:rsidR="00E57B7C">
        <w:rPr>
          <w:rFonts w:ascii="Times New Roman" w:eastAsia="Times New Roman" w:hAnsi="Times New Roman" w:cs="Times New Roman"/>
          <w:color w:val="000000"/>
          <w:lang w:bidi="si-LK"/>
        </w:rPr>
        <w:t>will</w:t>
      </w:r>
      <w:r w:rsidR="004368B5" w:rsidRPr="00EB382B">
        <w:rPr>
          <w:rFonts w:ascii="Times New Roman" w:eastAsia="Times New Roman" w:hAnsi="Times New Roman" w:cs="Times New Roman"/>
          <w:color w:val="000000"/>
          <w:lang w:bidi="si-LK"/>
        </w:rPr>
        <w:t xml:space="preserve"> explore the Google Compute engin</w:t>
      </w:r>
      <w:r w:rsidR="004368B5">
        <w:rPr>
          <w:rFonts w:ascii="Times New Roman" w:eastAsia="Times New Roman" w:hAnsi="Times New Roman" w:cs="Times New Roman"/>
          <w:color w:val="000000"/>
          <w:lang w:bidi="si-LK"/>
        </w:rPr>
        <w:t xml:space="preserve">e for the infrastructure level. </w:t>
      </w:r>
      <w:r w:rsidR="004368B5" w:rsidRPr="00EB382B">
        <w:rPr>
          <w:rFonts w:ascii="Times New Roman" w:eastAsia="Times New Roman" w:hAnsi="Times New Roman" w:cs="Times New Roman"/>
          <w:color w:val="000000"/>
          <w:lang w:bidi="si-LK"/>
        </w:rPr>
        <w:t xml:space="preserve">Streaming computation nodes will be managed by the resource management layer and this will be controlled by a separate component. </w:t>
      </w:r>
      <w:r w:rsidR="004368B5">
        <w:rPr>
          <w:rFonts w:ascii="Times New Roman" w:eastAsia="Times New Roman" w:hAnsi="Times New Roman" w:cs="Times New Roman"/>
          <w:color w:val="000000"/>
          <w:lang w:bidi="si-LK"/>
        </w:rPr>
        <w:t xml:space="preserve">We can either use the messaging system or </w:t>
      </w:r>
      <w:r w:rsidR="004368B5" w:rsidRPr="00EB382B">
        <w:rPr>
          <w:rFonts w:ascii="Times New Roman" w:eastAsia="Times New Roman" w:hAnsi="Times New Roman" w:cs="Times New Roman"/>
          <w:color w:val="000000"/>
          <w:lang w:bidi="si-LK"/>
        </w:rPr>
        <w:t>a distribute</w:t>
      </w:r>
      <w:r w:rsidR="004368B5">
        <w:rPr>
          <w:rFonts w:ascii="Times New Roman" w:eastAsia="Times New Roman" w:hAnsi="Times New Roman" w:cs="Times New Roman"/>
          <w:color w:val="000000"/>
          <w:lang w:bidi="si-LK"/>
        </w:rPr>
        <w:t>d</w:t>
      </w:r>
      <w:r w:rsidR="004368B5" w:rsidRPr="00EB382B">
        <w:rPr>
          <w:rFonts w:ascii="Times New Roman" w:eastAsia="Times New Roman" w:hAnsi="Times New Roman" w:cs="Times New Roman"/>
          <w:color w:val="000000"/>
          <w:lang w:bidi="si-LK"/>
        </w:rPr>
        <w:t xml:space="preserve"> key value store to replicate </w:t>
      </w:r>
      <w:r w:rsidR="004368B5">
        <w:rPr>
          <w:rFonts w:ascii="Times New Roman" w:eastAsia="Times New Roman" w:hAnsi="Times New Roman" w:cs="Times New Roman"/>
          <w:color w:val="000000"/>
          <w:lang w:bidi="si-LK"/>
        </w:rPr>
        <w:t xml:space="preserve">the state as done in </w:t>
      </w:r>
      <w:proofErr w:type="spellStart"/>
      <w:r w:rsidR="004368B5">
        <w:rPr>
          <w:rFonts w:ascii="Times New Roman" w:eastAsia="Times New Roman" w:hAnsi="Times New Roman" w:cs="Times New Roman"/>
          <w:color w:val="000000"/>
          <w:lang w:bidi="si-LK"/>
        </w:rPr>
        <w:t>MillWheel</w:t>
      </w:r>
      <w:proofErr w:type="spellEnd"/>
      <w:r w:rsidR="004368B5">
        <w:rPr>
          <w:rFonts w:ascii="Times New Roman" w:eastAsia="Times New Roman" w:hAnsi="Times New Roman" w:cs="Times New Roman"/>
          <w:color w:val="000000"/>
          <w:lang w:bidi="si-LK"/>
        </w:rPr>
        <w:fldChar w:fldCharType="begin"/>
      </w:r>
      <w:r w:rsidR="006901EA">
        <w:rPr>
          <w:rFonts w:ascii="Times New Roman" w:eastAsia="Times New Roman" w:hAnsi="Times New Roman" w:cs="Times New Roman"/>
          <w:color w:val="000000"/>
          <w:lang w:bidi="si-LK"/>
        </w:rPr>
        <w:instrText xml:space="preserve"> ADDIN EN.CITE &lt;EndNote&gt;&lt;Cite&gt;&lt;Author&gt;Akidau&lt;/Author&gt;&lt;Year&gt;2013&lt;/Year&gt;&lt;RecNum&gt;31&lt;/RecNum&gt;&lt;DisplayText&gt;[25]&lt;/DisplayText&gt;&lt;record&gt;&lt;rec-number&gt;31&lt;/rec-number&gt;&lt;foreign-keys&gt;&lt;key app="EN" db-id="ds9tapdw0rvx5me0zv1ppt0dz0959d0fde5d"&gt;31&lt;/key&gt;&lt;/foreign-keys&gt;&lt;ref-type name="Journal Article"&gt;17&lt;/ref-type&gt;&lt;contributors&gt;&lt;authors&gt;&lt;author&gt;Akidau, Tyler&lt;/author&gt;&lt;author&gt;Balikov, Alex&lt;/author&gt;&lt;author&gt;Bekiroğlu, Kaya&lt;/author&gt;&lt;author&gt;Chernyak, Slava&lt;/author&gt;&lt;author&gt;Haberman, Josh&lt;/author&gt;&lt;author&gt;Lax, Reuven&lt;/author&gt;&lt;author&gt;McVeety, Sam&lt;/author&gt;&lt;author&gt;Mills, Daniel&lt;/author&gt;&lt;author&gt;Nordstrom, Paul&lt;/author&gt;&lt;author&gt;Whittle, Sam&lt;/author&gt;&lt;/authors&gt;&lt;/contributors&gt;&lt;titles&gt;&lt;title&gt;MillWheel: fault-tolerant stream processing at internet scale&lt;/title&gt;&lt;secondary-title&gt;Proceedings of the VLDB Endowment&lt;/secondary-title&gt;&lt;/titles&gt;&lt;periodical&gt;&lt;full-title&gt;Proceedings of the VLDB Endowment&lt;/full-title&gt;&lt;/periodical&gt;&lt;pages&gt;1033-1044&lt;/pages&gt;&lt;volume&gt;6&lt;/volume&gt;&lt;number&gt;11&lt;/number&gt;&lt;dates&gt;&lt;year&gt;2013&lt;/year&gt;&lt;/dates&gt;&lt;isbn&gt;2150-8097&lt;/isbn&gt;&lt;urls&gt;&lt;/urls&gt;&lt;/record&gt;&lt;/Cite&gt;&lt;/EndNote&gt;</w:instrText>
      </w:r>
      <w:r w:rsidR="004368B5">
        <w:rPr>
          <w:rFonts w:ascii="Times New Roman" w:eastAsia="Times New Roman" w:hAnsi="Times New Roman" w:cs="Times New Roman"/>
          <w:color w:val="000000"/>
          <w:lang w:bidi="si-LK"/>
        </w:rPr>
        <w:fldChar w:fldCharType="separate"/>
      </w:r>
      <w:r w:rsidR="006901EA">
        <w:rPr>
          <w:rFonts w:ascii="Times New Roman" w:eastAsia="Times New Roman" w:hAnsi="Times New Roman" w:cs="Times New Roman"/>
          <w:noProof/>
          <w:color w:val="000000"/>
          <w:lang w:bidi="si-LK"/>
        </w:rPr>
        <w:t>[</w:t>
      </w:r>
      <w:hyperlink w:anchor="_ENREF_25" w:tooltip="Akidau, 2013 #31" w:history="1">
        <w:r w:rsidR="00534CAD">
          <w:rPr>
            <w:rFonts w:ascii="Times New Roman" w:eastAsia="Times New Roman" w:hAnsi="Times New Roman" w:cs="Times New Roman"/>
            <w:noProof/>
            <w:color w:val="000000"/>
            <w:lang w:bidi="si-LK"/>
          </w:rPr>
          <w:t>25</w:t>
        </w:r>
      </w:hyperlink>
      <w:r w:rsidR="006901EA">
        <w:rPr>
          <w:rFonts w:ascii="Times New Roman" w:eastAsia="Times New Roman" w:hAnsi="Times New Roman" w:cs="Times New Roman"/>
          <w:noProof/>
          <w:color w:val="000000"/>
          <w:lang w:bidi="si-LK"/>
        </w:rPr>
        <w:t>]</w:t>
      </w:r>
      <w:r w:rsidR="004368B5">
        <w:rPr>
          <w:rFonts w:ascii="Times New Roman" w:eastAsia="Times New Roman" w:hAnsi="Times New Roman" w:cs="Times New Roman"/>
          <w:color w:val="000000"/>
          <w:lang w:bidi="si-LK"/>
        </w:rPr>
        <w:fldChar w:fldCharType="end"/>
      </w:r>
      <w:r w:rsidR="004368B5">
        <w:rPr>
          <w:rFonts w:ascii="Times New Roman" w:eastAsia="Times New Roman" w:hAnsi="Times New Roman" w:cs="Times New Roman"/>
          <w:color w:val="000000"/>
          <w:lang w:bidi="si-LK"/>
        </w:rPr>
        <w:t>.</w:t>
      </w:r>
      <w:r w:rsidR="00E57B7C">
        <w:rPr>
          <w:rFonts w:ascii="Times New Roman" w:eastAsia="Times New Roman" w:hAnsi="Times New Roman" w:cs="Times New Roman"/>
          <w:color w:val="000000"/>
          <w:lang w:bidi="si-LK"/>
        </w:rPr>
        <w:t xml:space="preserve"> </w:t>
      </w:r>
      <w:r w:rsidR="00EB382B" w:rsidRPr="00EB382B">
        <w:rPr>
          <w:rFonts w:ascii="Times New Roman" w:eastAsia="Times New Roman" w:hAnsi="Times New Roman" w:cs="Times New Roman"/>
          <w:color w:val="000000"/>
          <w:lang w:bidi="si-LK"/>
        </w:rPr>
        <w:t xml:space="preserve">The fluctuations in time at the broker are </w:t>
      </w:r>
      <w:r w:rsidR="00475CA2">
        <w:rPr>
          <w:rFonts w:ascii="Times New Roman" w:eastAsia="Times New Roman" w:hAnsi="Times New Roman" w:cs="Times New Roman"/>
          <w:color w:val="000000"/>
          <w:lang w:bidi="si-LK"/>
        </w:rPr>
        <w:t>from fig. 3</w:t>
      </w:r>
      <w:r w:rsidR="007070CB">
        <w:rPr>
          <w:rFonts w:ascii="Times New Roman" w:eastAsia="Times New Roman" w:hAnsi="Times New Roman" w:cs="Times New Roman"/>
          <w:color w:val="000000"/>
          <w:lang w:bidi="si-LK"/>
        </w:rPr>
        <w:t xml:space="preserve"> </w:t>
      </w:r>
      <w:r w:rsidR="00EB382B" w:rsidRPr="00EB382B">
        <w:rPr>
          <w:rFonts w:ascii="Times New Roman" w:eastAsia="Times New Roman" w:hAnsi="Times New Roman" w:cs="Times New Roman"/>
          <w:color w:val="000000"/>
          <w:lang w:bidi="si-LK"/>
        </w:rPr>
        <w:t xml:space="preserve">much less </w:t>
      </w:r>
      <w:r w:rsidR="007070CB">
        <w:rPr>
          <w:rFonts w:ascii="Times New Roman" w:eastAsia="Times New Roman" w:hAnsi="Times New Roman" w:cs="Times New Roman"/>
          <w:color w:val="000000"/>
          <w:lang w:bidi="si-LK"/>
        </w:rPr>
        <w:t xml:space="preserve">(than those in processing stage) </w:t>
      </w:r>
      <w:r w:rsidR="00B80592">
        <w:rPr>
          <w:rFonts w:ascii="Times New Roman" w:eastAsia="Times New Roman" w:hAnsi="Times New Roman" w:cs="Times New Roman"/>
          <w:color w:val="000000"/>
          <w:lang w:bidi="si-LK"/>
        </w:rPr>
        <w:t xml:space="preserve">in RabbitMQ </w:t>
      </w:r>
      <w:r w:rsidR="007070CB">
        <w:rPr>
          <w:rFonts w:ascii="Times New Roman" w:eastAsia="Times New Roman" w:hAnsi="Times New Roman" w:cs="Times New Roman"/>
          <w:color w:val="000000"/>
          <w:lang w:bidi="si-LK"/>
        </w:rPr>
        <w:t>but important</w:t>
      </w:r>
      <w:r w:rsidR="00B80592">
        <w:rPr>
          <w:rFonts w:ascii="Times New Roman" w:eastAsia="Times New Roman" w:hAnsi="Times New Roman" w:cs="Times New Roman"/>
          <w:color w:val="000000"/>
          <w:lang w:bidi="si-LK"/>
        </w:rPr>
        <w:t xml:space="preserve"> in Kafka</w:t>
      </w:r>
      <w:r w:rsidR="00EB382B" w:rsidRPr="00EB382B">
        <w:rPr>
          <w:rFonts w:ascii="Times New Roman" w:eastAsia="Times New Roman" w:hAnsi="Times New Roman" w:cs="Times New Roman"/>
          <w:color w:val="000000"/>
          <w:lang w:bidi="si-LK"/>
        </w:rPr>
        <w:t xml:space="preserve">. </w:t>
      </w:r>
      <w:r w:rsidR="003C3438">
        <w:rPr>
          <w:rFonts w:ascii="Times New Roman" w:eastAsia="Times New Roman" w:hAnsi="Times New Roman" w:cs="Times New Roman"/>
          <w:color w:val="000000"/>
          <w:lang w:bidi="si-LK"/>
        </w:rPr>
        <w:t>W</w:t>
      </w:r>
      <w:r w:rsidR="00EB382B" w:rsidRPr="00EB382B">
        <w:rPr>
          <w:rFonts w:ascii="Times New Roman" w:eastAsia="Times New Roman" w:hAnsi="Times New Roman" w:cs="Times New Roman"/>
          <w:color w:val="000000"/>
          <w:lang w:bidi="si-LK"/>
        </w:rPr>
        <w:t xml:space="preserve">e </w:t>
      </w:r>
      <w:r w:rsidR="00E57B7C">
        <w:rPr>
          <w:rFonts w:ascii="Times New Roman" w:eastAsia="Times New Roman" w:hAnsi="Times New Roman" w:cs="Times New Roman"/>
          <w:color w:val="000000"/>
          <w:lang w:bidi="si-LK"/>
        </w:rPr>
        <w:t>will</w:t>
      </w:r>
      <w:r w:rsidR="00EB382B" w:rsidRPr="00EB382B">
        <w:rPr>
          <w:rFonts w:ascii="Times New Roman" w:eastAsia="Times New Roman" w:hAnsi="Times New Roman" w:cs="Times New Roman"/>
          <w:color w:val="000000"/>
          <w:lang w:bidi="si-LK"/>
        </w:rPr>
        <w:t xml:space="preserve"> scale the brokers at runtime to minimize such effects to the system</w:t>
      </w:r>
      <w:r w:rsidR="003C3438">
        <w:rPr>
          <w:rFonts w:ascii="Times New Roman" w:eastAsia="Times New Roman" w:hAnsi="Times New Roman" w:cs="Times New Roman"/>
          <w:color w:val="000000"/>
          <w:lang w:bidi="si-LK"/>
        </w:rPr>
        <w:t xml:space="preserve"> by monitoring</w:t>
      </w:r>
      <w:r w:rsidR="00EB382B" w:rsidRPr="00EB382B">
        <w:rPr>
          <w:rFonts w:ascii="Times New Roman" w:eastAsia="Times New Roman" w:hAnsi="Times New Roman" w:cs="Times New Roman"/>
          <w:color w:val="000000"/>
          <w:lang w:bidi="si-LK"/>
        </w:rPr>
        <w:t xml:space="preserve"> performance </w:t>
      </w:r>
      <w:r w:rsidR="003C3438">
        <w:rPr>
          <w:rFonts w:ascii="Times New Roman" w:eastAsia="Times New Roman" w:hAnsi="Times New Roman" w:cs="Times New Roman"/>
          <w:color w:val="000000"/>
          <w:lang w:bidi="si-LK"/>
        </w:rPr>
        <w:t>of brokers. Then a controller</w:t>
      </w:r>
      <w:r w:rsidR="00EB382B" w:rsidRPr="00EB382B">
        <w:rPr>
          <w:rFonts w:ascii="Times New Roman" w:eastAsia="Times New Roman" w:hAnsi="Times New Roman" w:cs="Times New Roman"/>
          <w:color w:val="000000"/>
          <w:lang w:bidi="si-LK"/>
        </w:rPr>
        <w:t xml:space="preserve"> will directly use the </w:t>
      </w:r>
      <w:proofErr w:type="spellStart"/>
      <w:r w:rsidR="00EB382B" w:rsidRPr="00EB382B">
        <w:rPr>
          <w:rFonts w:ascii="Times New Roman" w:eastAsia="Times New Roman" w:hAnsi="Times New Roman" w:cs="Times New Roman"/>
          <w:color w:val="000000"/>
          <w:lang w:bidi="si-LK"/>
        </w:rPr>
        <w:t>IaaS</w:t>
      </w:r>
      <w:proofErr w:type="spellEnd"/>
      <w:r w:rsidR="00EB382B" w:rsidRPr="00EB382B">
        <w:rPr>
          <w:rFonts w:ascii="Times New Roman" w:eastAsia="Times New Roman" w:hAnsi="Times New Roman" w:cs="Times New Roman"/>
          <w:color w:val="000000"/>
          <w:lang w:bidi="si-LK"/>
        </w:rPr>
        <w:t xml:space="preserve"> infrastructure to scale the brokers as needed by increasing the number of </w:t>
      </w:r>
      <w:r w:rsidR="00001D20">
        <w:rPr>
          <w:rFonts w:ascii="Times New Roman" w:eastAsia="Times New Roman" w:hAnsi="Times New Roman" w:cs="Times New Roman"/>
          <w:color w:val="000000"/>
          <w:lang w:bidi="si-LK"/>
        </w:rPr>
        <w:t xml:space="preserve">assigned </w:t>
      </w:r>
      <w:r w:rsidR="00EB382B" w:rsidRPr="00EB382B">
        <w:rPr>
          <w:rFonts w:ascii="Times New Roman" w:eastAsia="Times New Roman" w:hAnsi="Times New Roman" w:cs="Times New Roman"/>
          <w:color w:val="000000"/>
          <w:lang w:bidi="si-LK"/>
        </w:rPr>
        <w:t>VMs.</w:t>
      </w:r>
    </w:p>
    <w:p w14:paraId="36D1BB06" w14:textId="155D8512" w:rsidR="00B74E40" w:rsidRDefault="00B74E40" w:rsidP="00EB382B">
      <w:pPr>
        <w:spacing w:after="0" w:line="276" w:lineRule="auto"/>
        <w:jc w:val="both"/>
        <w:rPr>
          <w:rFonts w:ascii="Times New Roman" w:eastAsia="Times New Roman" w:hAnsi="Times New Roman" w:cs="Times New Roman"/>
          <w:color w:val="000000"/>
          <w:lang w:bidi="si-LK"/>
        </w:rPr>
      </w:pPr>
    </w:p>
    <w:p w14:paraId="6F99FF2A" w14:textId="4A361DE0" w:rsidR="00236795" w:rsidRDefault="00DB63E3" w:rsidP="00EB382B">
      <w:pPr>
        <w:spacing w:after="0" w:line="276" w:lineRule="auto"/>
        <w:jc w:val="both"/>
        <w:rPr>
          <w:rFonts w:ascii="Times New Roman" w:eastAsia="Times New Roman" w:hAnsi="Times New Roman" w:cs="Times New Roman"/>
          <w:color w:val="000000"/>
          <w:lang w:bidi="si-LK"/>
        </w:rPr>
      </w:pPr>
      <w:r>
        <w:rPr>
          <w:rFonts w:ascii="Times New Roman" w:eastAsia="Times New Roman" w:hAnsi="Times New Roman" w:cs="Times New Roman"/>
          <w:color w:val="000000"/>
          <w:lang w:bidi="si-LK"/>
        </w:rPr>
        <w:t>To scale an application</w:t>
      </w:r>
      <w:r w:rsidR="00E57B7C">
        <w:rPr>
          <w:rFonts w:ascii="Times New Roman" w:eastAsia="Times New Roman" w:hAnsi="Times New Roman" w:cs="Times New Roman"/>
          <w:color w:val="000000"/>
          <w:lang w:bidi="si-LK"/>
        </w:rPr>
        <w:t>,</w:t>
      </w:r>
      <w:r>
        <w:rPr>
          <w:rFonts w:ascii="Times New Roman" w:eastAsia="Times New Roman" w:hAnsi="Times New Roman" w:cs="Times New Roman"/>
          <w:color w:val="000000"/>
          <w:lang w:bidi="si-LK"/>
        </w:rPr>
        <w:t xml:space="preserve"> that receives input from multiple sources as a single stream</w:t>
      </w:r>
      <w:r w:rsidR="00E57B7C">
        <w:rPr>
          <w:rFonts w:ascii="Times New Roman" w:eastAsia="Times New Roman" w:hAnsi="Times New Roman" w:cs="Times New Roman"/>
          <w:color w:val="000000"/>
          <w:lang w:bidi="si-LK"/>
        </w:rPr>
        <w:t xml:space="preserve"> and</w:t>
      </w:r>
      <w:r>
        <w:rPr>
          <w:rFonts w:ascii="Times New Roman" w:eastAsia="Times New Roman" w:hAnsi="Times New Roman" w:cs="Times New Roman"/>
          <w:color w:val="000000"/>
          <w:lang w:bidi="si-LK"/>
        </w:rPr>
        <w:t xml:space="preserve"> need</w:t>
      </w:r>
      <w:r w:rsidR="006E6E75">
        <w:rPr>
          <w:rFonts w:ascii="Times New Roman" w:eastAsia="Times New Roman" w:hAnsi="Times New Roman" w:cs="Times New Roman"/>
          <w:color w:val="000000"/>
          <w:lang w:bidi="si-LK"/>
        </w:rPr>
        <w:t>s</w:t>
      </w:r>
      <w:r>
        <w:rPr>
          <w:rFonts w:ascii="Times New Roman" w:eastAsia="Times New Roman" w:hAnsi="Times New Roman" w:cs="Times New Roman"/>
          <w:color w:val="000000"/>
          <w:lang w:bidi="si-LK"/>
        </w:rPr>
        <w:t xml:space="preserve"> to </w:t>
      </w:r>
      <w:r w:rsidR="006E6E75">
        <w:rPr>
          <w:rFonts w:ascii="Times New Roman" w:eastAsia="Times New Roman" w:hAnsi="Times New Roman" w:cs="Times New Roman"/>
          <w:color w:val="000000"/>
          <w:lang w:bidi="si-LK"/>
        </w:rPr>
        <w:t>differentiate each</w:t>
      </w:r>
      <w:r>
        <w:rPr>
          <w:rFonts w:ascii="Times New Roman" w:eastAsia="Times New Roman" w:hAnsi="Times New Roman" w:cs="Times New Roman"/>
          <w:color w:val="000000"/>
          <w:lang w:bidi="si-LK"/>
        </w:rPr>
        <w:t xml:space="preserve"> source</w:t>
      </w:r>
      <w:r w:rsidR="006E6E75">
        <w:rPr>
          <w:rFonts w:ascii="Times New Roman" w:eastAsia="Times New Roman" w:hAnsi="Times New Roman" w:cs="Times New Roman"/>
          <w:color w:val="000000"/>
          <w:lang w:bidi="si-LK"/>
        </w:rPr>
        <w:t>,</w:t>
      </w:r>
      <w:r>
        <w:rPr>
          <w:rFonts w:ascii="Times New Roman" w:eastAsia="Times New Roman" w:hAnsi="Times New Roman" w:cs="Times New Roman"/>
          <w:color w:val="000000"/>
          <w:lang w:bidi="si-LK"/>
        </w:rPr>
        <w:t xml:space="preserve"> the larger stream </w:t>
      </w:r>
      <w:r w:rsidR="00E57B7C">
        <w:rPr>
          <w:rFonts w:ascii="Times New Roman" w:eastAsia="Times New Roman" w:hAnsi="Times New Roman" w:cs="Times New Roman"/>
          <w:color w:val="000000"/>
          <w:lang w:bidi="si-LK"/>
        </w:rPr>
        <w:t xml:space="preserve">must be partitioned </w:t>
      </w:r>
      <w:r>
        <w:rPr>
          <w:rFonts w:ascii="Times New Roman" w:eastAsia="Times New Roman" w:hAnsi="Times New Roman" w:cs="Times New Roman"/>
          <w:color w:val="000000"/>
          <w:lang w:bidi="si-LK"/>
        </w:rPr>
        <w:t xml:space="preserve">in to sub streams according to the source. </w:t>
      </w:r>
      <w:r w:rsidR="006E6E75">
        <w:rPr>
          <w:rFonts w:ascii="Times New Roman" w:eastAsia="Times New Roman" w:hAnsi="Times New Roman" w:cs="Times New Roman"/>
          <w:color w:val="000000"/>
          <w:lang w:bidi="si-LK"/>
        </w:rPr>
        <w:t xml:space="preserve">This can be done with current </w:t>
      </w:r>
      <w:bookmarkStart w:id="0" w:name="_GoBack"/>
      <w:bookmarkEnd w:id="0"/>
      <w:r w:rsidR="006E6E75">
        <w:rPr>
          <w:rFonts w:ascii="Times New Roman" w:eastAsia="Times New Roman" w:hAnsi="Times New Roman" w:cs="Times New Roman"/>
          <w:color w:val="000000"/>
          <w:lang w:bidi="si-LK"/>
        </w:rPr>
        <w:t xml:space="preserve">processing frameworks but when parallel processing and state tracking is needed the user code becomes </w:t>
      </w:r>
      <w:r w:rsidR="00F13864">
        <w:rPr>
          <w:rFonts w:ascii="Times New Roman" w:eastAsia="Times New Roman" w:hAnsi="Times New Roman" w:cs="Times New Roman"/>
          <w:color w:val="000000"/>
          <w:lang w:bidi="si-LK"/>
        </w:rPr>
        <w:t>complex</w:t>
      </w:r>
      <w:r w:rsidR="006E6E75">
        <w:rPr>
          <w:rFonts w:ascii="Times New Roman" w:eastAsia="Times New Roman" w:hAnsi="Times New Roman" w:cs="Times New Roman"/>
          <w:color w:val="000000"/>
          <w:lang w:bidi="si-LK"/>
        </w:rPr>
        <w:t xml:space="preserve">. Also for parallel processing the scheduling is not adequate because each task will get sub task for every sub stream. We </w:t>
      </w:r>
      <w:r w:rsidR="00E57B7C">
        <w:rPr>
          <w:rFonts w:ascii="Times New Roman" w:eastAsia="Times New Roman" w:hAnsi="Times New Roman" w:cs="Times New Roman"/>
          <w:color w:val="000000"/>
          <w:lang w:bidi="si-LK"/>
        </w:rPr>
        <w:t>will</w:t>
      </w:r>
      <w:r w:rsidR="006E6E75">
        <w:rPr>
          <w:rFonts w:ascii="Times New Roman" w:eastAsia="Times New Roman" w:hAnsi="Times New Roman" w:cs="Times New Roman"/>
          <w:color w:val="000000"/>
          <w:lang w:bidi="si-LK"/>
        </w:rPr>
        <w:t xml:space="preserve"> solve this by introducing</w:t>
      </w:r>
      <w:r>
        <w:rPr>
          <w:rFonts w:ascii="Times New Roman" w:eastAsia="Times New Roman" w:hAnsi="Times New Roman" w:cs="Times New Roman"/>
          <w:color w:val="000000"/>
          <w:lang w:bidi="si-LK"/>
        </w:rPr>
        <w:t xml:space="preserve"> new</w:t>
      </w:r>
      <w:r w:rsidR="00B74E40">
        <w:rPr>
          <w:rFonts w:ascii="Times New Roman" w:eastAsia="Times New Roman" w:hAnsi="Times New Roman" w:cs="Times New Roman"/>
          <w:color w:val="000000"/>
          <w:lang w:bidi="si-LK"/>
        </w:rPr>
        <w:t xml:space="preserve"> data </w:t>
      </w:r>
      <w:r w:rsidR="00F13864">
        <w:rPr>
          <w:rFonts w:ascii="Times New Roman" w:eastAsia="Times New Roman" w:hAnsi="Times New Roman" w:cs="Times New Roman"/>
          <w:color w:val="000000"/>
          <w:lang w:bidi="si-LK"/>
        </w:rPr>
        <w:t xml:space="preserve">abstractions and scheduling </w:t>
      </w:r>
      <w:r>
        <w:rPr>
          <w:rFonts w:ascii="Times New Roman" w:eastAsia="Times New Roman" w:hAnsi="Times New Roman" w:cs="Times New Roman"/>
          <w:color w:val="000000"/>
          <w:lang w:bidi="si-LK"/>
        </w:rPr>
        <w:t xml:space="preserve">at the </w:t>
      </w:r>
      <w:r w:rsidR="006E6E75">
        <w:rPr>
          <w:rFonts w:ascii="Times New Roman" w:eastAsia="Times New Roman" w:hAnsi="Times New Roman" w:cs="Times New Roman"/>
          <w:color w:val="000000"/>
          <w:lang w:bidi="si-LK"/>
        </w:rPr>
        <w:t xml:space="preserve">sub </w:t>
      </w:r>
      <w:r>
        <w:rPr>
          <w:rFonts w:ascii="Times New Roman" w:eastAsia="Times New Roman" w:hAnsi="Times New Roman" w:cs="Times New Roman"/>
          <w:color w:val="000000"/>
          <w:lang w:bidi="si-LK"/>
        </w:rPr>
        <w:t>stream level and task level</w:t>
      </w:r>
      <w:r w:rsidR="00B74E40">
        <w:rPr>
          <w:rFonts w:ascii="Times New Roman" w:eastAsia="Times New Roman" w:hAnsi="Times New Roman" w:cs="Times New Roman"/>
          <w:color w:val="000000"/>
          <w:lang w:bidi="si-LK"/>
        </w:rPr>
        <w:t xml:space="preserve">. </w:t>
      </w:r>
      <w:r w:rsidR="00DF2842">
        <w:rPr>
          <w:rFonts w:ascii="Times New Roman" w:eastAsia="Times New Roman" w:hAnsi="Times New Roman" w:cs="Times New Roman"/>
          <w:color w:val="000000"/>
          <w:lang w:bidi="si-LK"/>
        </w:rPr>
        <w:t xml:space="preserve">IoTCloud project is </w:t>
      </w:r>
      <w:r w:rsidR="00247F0F">
        <w:rPr>
          <w:rFonts w:ascii="Times New Roman" w:eastAsia="Times New Roman" w:hAnsi="Times New Roman" w:cs="Times New Roman"/>
          <w:color w:val="000000"/>
          <w:lang w:bidi="si-LK"/>
        </w:rPr>
        <w:t xml:space="preserve">largely </w:t>
      </w:r>
      <w:r w:rsidR="00DF2842">
        <w:rPr>
          <w:rFonts w:ascii="Times New Roman" w:eastAsia="Times New Roman" w:hAnsi="Times New Roman" w:cs="Times New Roman"/>
          <w:color w:val="000000"/>
          <w:lang w:bidi="si-LK"/>
        </w:rPr>
        <w:t xml:space="preserve">built on top of Apache Open Source projects. We have extensive experience in working with Apache projects </w:t>
      </w:r>
      <w:r w:rsidR="00247F0F">
        <w:rPr>
          <w:rFonts w:ascii="Times New Roman" w:eastAsia="Times New Roman" w:hAnsi="Times New Roman" w:cs="Times New Roman"/>
          <w:color w:val="000000"/>
          <w:lang w:bidi="si-LK"/>
        </w:rPr>
        <w:t>(as user</w:t>
      </w:r>
      <w:r w:rsidR="003D34F8">
        <w:rPr>
          <w:rFonts w:ascii="Times New Roman" w:eastAsia="Times New Roman" w:hAnsi="Times New Roman" w:cs="Times New Roman"/>
          <w:color w:val="000000"/>
          <w:lang w:bidi="si-LK"/>
        </w:rPr>
        <w:t>,</w:t>
      </w:r>
      <w:r w:rsidR="00247F0F">
        <w:rPr>
          <w:rFonts w:ascii="Times New Roman" w:eastAsia="Times New Roman" w:hAnsi="Times New Roman" w:cs="Times New Roman"/>
          <w:color w:val="000000"/>
          <w:lang w:bidi="si-LK"/>
        </w:rPr>
        <w:t xml:space="preserve"> committer</w:t>
      </w:r>
      <w:r w:rsidR="003D34F8">
        <w:rPr>
          <w:rFonts w:ascii="Times New Roman" w:eastAsia="Times New Roman" w:hAnsi="Times New Roman" w:cs="Times New Roman"/>
          <w:color w:val="000000"/>
          <w:lang w:bidi="si-LK"/>
        </w:rPr>
        <w:t xml:space="preserve"> and </w:t>
      </w:r>
      <w:r w:rsidR="00430EB9">
        <w:rPr>
          <w:rFonts w:ascii="Times New Roman" w:eastAsia="Times New Roman" w:hAnsi="Times New Roman" w:cs="Times New Roman"/>
          <w:color w:val="000000"/>
          <w:lang w:bidi="si-LK"/>
        </w:rPr>
        <w:t xml:space="preserve">ASF </w:t>
      </w:r>
      <w:r w:rsidR="003D34F8">
        <w:rPr>
          <w:rFonts w:ascii="Times New Roman" w:eastAsia="Times New Roman" w:hAnsi="Times New Roman" w:cs="Times New Roman"/>
          <w:color w:val="000000"/>
          <w:lang w:bidi="si-LK"/>
        </w:rPr>
        <w:t>member</w:t>
      </w:r>
      <w:r w:rsidR="00247F0F">
        <w:rPr>
          <w:rFonts w:ascii="Times New Roman" w:eastAsia="Times New Roman" w:hAnsi="Times New Roman" w:cs="Times New Roman"/>
          <w:color w:val="000000"/>
          <w:lang w:bidi="si-LK"/>
        </w:rPr>
        <w:t xml:space="preserve">) </w:t>
      </w:r>
      <w:r w:rsidR="00DF2842">
        <w:rPr>
          <w:rFonts w:ascii="Times New Roman" w:eastAsia="Times New Roman" w:hAnsi="Times New Roman" w:cs="Times New Roman"/>
          <w:color w:val="000000"/>
          <w:lang w:bidi="si-LK"/>
        </w:rPr>
        <w:t xml:space="preserve">and </w:t>
      </w:r>
      <w:r w:rsidR="00001D20">
        <w:rPr>
          <w:rFonts w:ascii="Times New Roman" w:eastAsia="Times New Roman" w:hAnsi="Times New Roman" w:cs="Times New Roman"/>
          <w:color w:val="000000"/>
          <w:lang w:bidi="si-LK"/>
        </w:rPr>
        <w:t>will</w:t>
      </w:r>
      <w:r w:rsidR="00DF2842">
        <w:rPr>
          <w:rFonts w:ascii="Times New Roman" w:eastAsia="Times New Roman" w:hAnsi="Times New Roman" w:cs="Times New Roman"/>
          <w:color w:val="000000"/>
          <w:lang w:bidi="si-LK"/>
        </w:rPr>
        <w:t xml:space="preserve"> contribute the results of this research back to t</w:t>
      </w:r>
      <w:r w:rsidR="004368B5">
        <w:rPr>
          <w:rFonts w:ascii="Times New Roman" w:eastAsia="Times New Roman" w:hAnsi="Times New Roman" w:cs="Times New Roman"/>
          <w:color w:val="000000"/>
          <w:lang w:bidi="si-LK"/>
        </w:rPr>
        <w:t xml:space="preserve">he open source community. </w:t>
      </w:r>
    </w:p>
    <w:p w14:paraId="69D9E402" w14:textId="68BE3E3A" w:rsidR="00DB63E3" w:rsidRPr="0057532D" w:rsidRDefault="00236795" w:rsidP="0057532D">
      <w:pPr>
        <w:pStyle w:val="Heading2"/>
        <w:rPr>
          <w:rFonts w:ascii="Arial" w:hAnsi="Arial" w:cs="Arial"/>
          <w:sz w:val="28"/>
          <w:szCs w:val="28"/>
        </w:rPr>
      </w:pPr>
      <w:r w:rsidRPr="0057532D">
        <w:rPr>
          <w:rFonts w:ascii="Arial" w:hAnsi="Arial" w:cs="Arial"/>
          <w:sz w:val="28"/>
          <w:szCs w:val="28"/>
        </w:rPr>
        <w:lastRenderedPageBreak/>
        <w:t>References</w:t>
      </w:r>
    </w:p>
    <w:p w14:paraId="2D367B3E" w14:textId="1F1C9898" w:rsidR="00534CAD" w:rsidRPr="00534CAD" w:rsidRDefault="00C92BF5" w:rsidP="00534CAD">
      <w:pPr>
        <w:pStyle w:val="EndNoteBibliography"/>
        <w:spacing w:after="0"/>
        <w:ind w:left="280" w:hanging="280"/>
      </w:pPr>
      <w:r>
        <w:rPr>
          <w:rFonts w:eastAsia="Times New Roman"/>
          <w:color w:val="000000"/>
          <w:lang w:bidi="si-LK"/>
        </w:rPr>
        <w:fldChar w:fldCharType="begin"/>
      </w:r>
      <w:r>
        <w:rPr>
          <w:rFonts w:eastAsia="Times New Roman"/>
          <w:color w:val="000000"/>
          <w:lang w:bidi="si-LK"/>
        </w:rPr>
        <w:instrText xml:space="preserve"> ADDIN EN.REFLIST </w:instrText>
      </w:r>
      <w:r>
        <w:rPr>
          <w:rFonts w:eastAsia="Times New Roman"/>
          <w:color w:val="000000"/>
          <w:lang w:bidi="si-LK"/>
        </w:rPr>
        <w:fldChar w:fldCharType="separate"/>
      </w:r>
      <w:bookmarkStart w:id="1" w:name="_ENREF_1"/>
      <w:r w:rsidR="00534CAD" w:rsidRPr="00534CAD">
        <w:t>1.</w:t>
      </w:r>
      <w:r w:rsidR="00534CAD" w:rsidRPr="00534CAD">
        <w:tab/>
        <w:t xml:space="preserve">Community Grids Lab and Indiana University. </w:t>
      </w:r>
      <w:r w:rsidR="00534CAD" w:rsidRPr="00534CAD">
        <w:rPr>
          <w:i/>
        </w:rPr>
        <w:t>IoTCloud</w:t>
      </w:r>
      <w:r w:rsidR="00534CAD" w:rsidRPr="00534CAD">
        <w:t xml:space="preserve">. 2015  [cited 2015 January 16]; Available from: </w:t>
      </w:r>
      <w:hyperlink r:id="rId14" w:history="1">
        <w:r w:rsidR="00534CAD" w:rsidRPr="00534CAD">
          <w:rPr>
            <w:rStyle w:val="Hyperlink"/>
          </w:rPr>
          <w:t>http://iotcloud.github.io/</w:t>
        </w:r>
      </w:hyperlink>
      <w:r w:rsidR="00534CAD" w:rsidRPr="00534CAD">
        <w:t>.</w:t>
      </w:r>
      <w:bookmarkEnd w:id="1"/>
    </w:p>
    <w:p w14:paraId="4A54C001" w14:textId="77777777" w:rsidR="00534CAD" w:rsidRPr="00534CAD" w:rsidRDefault="00534CAD" w:rsidP="00534CAD">
      <w:pPr>
        <w:pStyle w:val="EndNoteBibliography"/>
        <w:spacing w:after="0"/>
        <w:ind w:left="280" w:hanging="280"/>
      </w:pPr>
      <w:bookmarkStart w:id="2" w:name="_ENREF_2"/>
      <w:r w:rsidRPr="00534CAD">
        <w:t>2.</w:t>
      </w:r>
      <w:r w:rsidRPr="00534CAD">
        <w:tab/>
        <w:t xml:space="preserve">Supun Kamburugamuve, Leif Christiansen, and Geoffrey Fox, </w:t>
      </w:r>
      <w:r w:rsidRPr="00534CAD">
        <w:rPr>
          <w:i/>
        </w:rPr>
        <w:t>A Framework for Real-Time Processing of Sensor Data in the Cloud</w:t>
      </w:r>
      <w:r w:rsidRPr="00534CAD">
        <w:t>. 2014.</w:t>
      </w:r>
      <w:bookmarkEnd w:id="2"/>
    </w:p>
    <w:p w14:paraId="094C7142" w14:textId="77777777" w:rsidR="00534CAD" w:rsidRPr="00534CAD" w:rsidRDefault="00534CAD" w:rsidP="00534CAD">
      <w:pPr>
        <w:pStyle w:val="EndNoteBibliography"/>
        <w:spacing w:after="0"/>
        <w:ind w:left="280" w:hanging="280"/>
      </w:pPr>
      <w:bookmarkStart w:id="3" w:name="_ENREF_3"/>
      <w:r w:rsidRPr="00534CAD">
        <w:t>3.</w:t>
      </w:r>
      <w:r w:rsidRPr="00534CAD">
        <w:tab/>
        <w:t xml:space="preserve">Anderson, Q., </w:t>
      </w:r>
      <w:r w:rsidRPr="00534CAD">
        <w:rPr>
          <w:i/>
        </w:rPr>
        <w:t>Storm Real-time Processing Cookbook</w:t>
      </w:r>
      <w:r w:rsidRPr="00534CAD">
        <w:t>. 2013: Packt Publishing Ltd.</w:t>
      </w:r>
      <w:bookmarkEnd w:id="3"/>
    </w:p>
    <w:p w14:paraId="59317C2C" w14:textId="77777777" w:rsidR="00534CAD" w:rsidRPr="00534CAD" w:rsidRDefault="00534CAD" w:rsidP="00534CAD">
      <w:pPr>
        <w:pStyle w:val="EndNoteBibliography"/>
        <w:spacing w:after="0"/>
        <w:ind w:left="280" w:hanging="280"/>
      </w:pPr>
      <w:bookmarkStart w:id="4" w:name="_ENREF_4"/>
      <w:r w:rsidRPr="00534CAD">
        <w:t>4.</w:t>
      </w:r>
      <w:r w:rsidRPr="00534CAD">
        <w:tab/>
        <w:t xml:space="preserve">Videla, A. and J.J. Williams, </w:t>
      </w:r>
      <w:r w:rsidRPr="00534CAD">
        <w:rPr>
          <w:i/>
        </w:rPr>
        <w:t>RabbitMQ in action</w:t>
      </w:r>
      <w:r w:rsidRPr="00534CAD">
        <w:t>. 2012: Manning.</w:t>
      </w:r>
      <w:bookmarkEnd w:id="4"/>
    </w:p>
    <w:p w14:paraId="3E81F49C" w14:textId="77777777" w:rsidR="00534CAD" w:rsidRPr="00534CAD" w:rsidRDefault="00534CAD" w:rsidP="00534CAD">
      <w:pPr>
        <w:pStyle w:val="EndNoteBibliography"/>
        <w:spacing w:after="0"/>
        <w:ind w:left="280" w:hanging="280"/>
      </w:pPr>
      <w:bookmarkStart w:id="5" w:name="_ENREF_5"/>
      <w:r w:rsidRPr="00534CAD">
        <w:t>5.</w:t>
      </w:r>
      <w:r w:rsidRPr="00534CAD">
        <w:tab/>
        <w:t xml:space="preserve">Kreps, J., N. Narkhede, and J. Rao. </w:t>
      </w:r>
      <w:r w:rsidRPr="00534CAD">
        <w:rPr>
          <w:i/>
        </w:rPr>
        <w:t>Kafka: A distributed messaging system for log processing</w:t>
      </w:r>
      <w:r w:rsidRPr="00534CAD">
        <w:t xml:space="preserve">. in </w:t>
      </w:r>
      <w:r w:rsidRPr="00534CAD">
        <w:rPr>
          <w:i/>
        </w:rPr>
        <w:t>Proceedings of the NetDB</w:t>
      </w:r>
      <w:r w:rsidRPr="00534CAD">
        <w:t>. 2011.</w:t>
      </w:r>
      <w:bookmarkEnd w:id="5"/>
    </w:p>
    <w:p w14:paraId="6AC9E579" w14:textId="77777777" w:rsidR="00534CAD" w:rsidRPr="00534CAD" w:rsidRDefault="00534CAD" w:rsidP="00534CAD">
      <w:pPr>
        <w:pStyle w:val="EndNoteBibliography"/>
        <w:spacing w:after="0"/>
        <w:ind w:left="280" w:hanging="280"/>
      </w:pPr>
      <w:bookmarkStart w:id="6" w:name="_ENREF_6"/>
      <w:r w:rsidRPr="00534CAD">
        <w:t>6.</w:t>
      </w:r>
      <w:r w:rsidRPr="00534CAD">
        <w:tab/>
        <w:t xml:space="preserve">Fox, G., et al., </w:t>
      </w:r>
      <w:r w:rsidRPr="00534CAD">
        <w:rPr>
          <w:i/>
        </w:rPr>
        <w:t>FutureGrid—A reconfigurable testbed for Cloud, HPC and Grid Computing.</w:t>
      </w:r>
      <w:r w:rsidRPr="00534CAD">
        <w:t xml:space="preserve"> Contemporary High Performance Computing: From Petascale toward Exascale, Computational Science. Chapman and Hall/CRC, 2013.</w:t>
      </w:r>
      <w:bookmarkEnd w:id="6"/>
    </w:p>
    <w:p w14:paraId="51F823D8" w14:textId="77777777" w:rsidR="00534CAD" w:rsidRPr="00534CAD" w:rsidRDefault="00534CAD" w:rsidP="00534CAD">
      <w:pPr>
        <w:pStyle w:val="EndNoteBibliography"/>
        <w:spacing w:after="0"/>
        <w:ind w:left="280" w:hanging="280"/>
      </w:pPr>
      <w:bookmarkStart w:id="7" w:name="_ENREF_7"/>
      <w:r w:rsidRPr="00534CAD">
        <w:t>7.</w:t>
      </w:r>
      <w:r w:rsidRPr="00534CAD">
        <w:tab/>
        <w:t xml:space="preserve">Hunt, P., et al. </w:t>
      </w:r>
      <w:r w:rsidRPr="00534CAD">
        <w:rPr>
          <w:i/>
        </w:rPr>
        <w:t>ZooKeeper: Wait-free Coordination for Internet-scale Systems</w:t>
      </w:r>
      <w:r w:rsidRPr="00534CAD">
        <w:t xml:space="preserve">. in </w:t>
      </w:r>
      <w:r w:rsidRPr="00534CAD">
        <w:rPr>
          <w:i/>
        </w:rPr>
        <w:t>USENIX Annual Technical Conference</w:t>
      </w:r>
      <w:r w:rsidRPr="00534CAD">
        <w:t>. 2010.</w:t>
      </w:r>
      <w:bookmarkEnd w:id="7"/>
    </w:p>
    <w:p w14:paraId="31B1E320" w14:textId="77777777" w:rsidR="00534CAD" w:rsidRPr="00534CAD" w:rsidRDefault="00534CAD" w:rsidP="00534CAD">
      <w:pPr>
        <w:pStyle w:val="EndNoteBibliography"/>
        <w:spacing w:after="0"/>
        <w:ind w:left="280" w:hanging="280"/>
      </w:pPr>
      <w:bookmarkStart w:id="8" w:name="_ENREF_8"/>
      <w:r w:rsidRPr="00534CAD">
        <w:t>8.</w:t>
      </w:r>
      <w:r w:rsidRPr="00534CAD">
        <w:tab/>
        <w:t xml:space="preserve">Hwang, J.-H., et al. </w:t>
      </w:r>
      <w:r w:rsidRPr="00534CAD">
        <w:rPr>
          <w:i/>
        </w:rPr>
        <w:t>High-availability algorithms for distributed stream processing</w:t>
      </w:r>
      <w:r w:rsidRPr="00534CAD">
        <w:t xml:space="preserve">. in </w:t>
      </w:r>
      <w:r w:rsidRPr="00534CAD">
        <w:rPr>
          <w:i/>
        </w:rPr>
        <w:t>Data Engineering, 2005. ICDE 2005. Proceedings. 21st International Conference on</w:t>
      </w:r>
      <w:r w:rsidRPr="00534CAD">
        <w:t>. 2005. IEEE.</w:t>
      </w:r>
      <w:bookmarkEnd w:id="8"/>
    </w:p>
    <w:p w14:paraId="7F457359" w14:textId="77777777" w:rsidR="00534CAD" w:rsidRPr="00534CAD" w:rsidRDefault="00534CAD" w:rsidP="00534CAD">
      <w:pPr>
        <w:pStyle w:val="EndNoteBibliography"/>
        <w:spacing w:after="0"/>
        <w:ind w:left="280" w:hanging="280"/>
      </w:pPr>
      <w:bookmarkStart w:id="9" w:name="_ENREF_9"/>
      <w:r w:rsidRPr="00534CAD">
        <w:t>9.</w:t>
      </w:r>
      <w:r w:rsidRPr="00534CAD">
        <w:tab/>
        <w:t xml:space="preserve">Grisetti, G., C. Stachniss, and W. Burgard. </w:t>
      </w:r>
      <w:r w:rsidRPr="00534CAD">
        <w:rPr>
          <w:i/>
        </w:rPr>
        <w:t>Improving grid-based slam with rao-blackwellized particle filters by adaptive proposals and selective resampling</w:t>
      </w:r>
      <w:r w:rsidRPr="00534CAD">
        <w:t xml:space="preserve">. in </w:t>
      </w:r>
      <w:r w:rsidRPr="00534CAD">
        <w:rPr>
          <w:i/>
        </w:rPr>
        <w:t>Robotics and Automation, 2005. ICRA 2005. Proceedings of the 2005 IEEE International Conference on</w:t>
      </w:r>
      <w:r w:rsidRPr="00534CAD">
        <w:t>. 2005. IEEE.</w:t>
      </w:r>
      <w:bookmarkEnd w:id="9"/>
    </w:p>
    <w:p w14:paraId="6B21E781" w14:textId="77777777" w:rsidR="00534CAD" w:rsidRPr="00534CAD" w:rsidRDefault="00534CAD" w:rsidP="00534CAD">
      <w:pPr>
        <w:pStyle w:val="EndNoteBibliography"/>
        <w:spacing w:after="0"/>
        <w:ind w:left="280" w:hanging="280"/>
      </w:pPr>
      <w:bookmarkStart w:id="10" w:name="_ENREF_10"/>
      <w:r w:rsidRPr="00534CAD">
        <w:t>10.</w:t>
      </w:r>
      <w:r w:rsidRPr="00534CAD">
        <w:tab/>
        <w:t xml:space="preserve">Grisetti, G., C. Stachniss, and W. Burgard, </w:t>
      </w:r>
      <w:r w:rsidRPr="00534CAD">
        <w:rPr>
          <w:i/>
        </w:rPr>
        <w:t>Improved techniques for grid mapping with rao-blackwellized particle filters.</w:t>
      </w:r>
      <w:r w:rsidRPr="00534CAD">
        <w:t xml:space="preserve"> Robotics, IEEE Transactions on, 2007. </w:t>
      </w:r>
      <w:r w:rsidRPr="00534CAD">
        <w:rPr>
          <w:b/>
        </w:rPr>
        <w:t>23</w:t>
      </w:r>
      <w:r w:rsidRPr="00534CAD">
        <w:t>(1): p. 34-46.</w:t>
      </w:r>
      <w:bookmarkEnd w:id="10"/>
    </w:p>
    <w:p w14:paraId="3C628E4A" w14:textId="77777777" w:rsidR="00534CAD" w:rsidRPr="00534CAD" w:rsidRDefault="00534CAD" w:rsidP="00534CAD">
      <w:pPr>
        <w:pStyle w:val="EndNoteBibliography"/>
        <w:spacing w:after="0"/>
        <w:ind w:left="280" w:hanging="280"/>
      </w:pPr>
      <w:bookmarkStart w:id="11" w:name="_ENREF_11"/>
      <w:r w:rsidRPr="00534CAD">
        <w:t>11.</w:t>
      </w:r>
      <w:r w:rsidRPr="00534CAD">
        <w:tab/>
        <w:t xml:space="preserve">Bristeau, P.-J., et al. </w:t>
      </w:r>
      <w:r w:rsidRPr="00534CAD">
        <w:rPr>
          <w:i/>
        </w:rPr>
        <w:t>The navigation and control technology inside the ar. drone micro uav</w:t>
      </w:r>
      <w:r w:rsidRPr="00534CAD">
        <w:t xml:space="preserve">. in </w:t>
      </w:r>
      <w:r w:rsidRPr="00534CAD">
        <w:rPr>
          <w:i/>
        </w:rPr>
        <w:t>18th IFAC world congress</w:t>
      </w:r>
      <w:r w:rsidRPr="00534CAD">
        <w:t>. 2011.</w:t>
      </w:r>
      <w:bookmarkEnd w:id="11"/>
    </w:p>
    <w:p w14:paraId="74EC1FC6" w14:textId="77777777" w:rsidR="00534CAD" w:rsidRPr="00534CAD" w:rsidRDefault="00534CAD" w:rsidP="00534CAD">
      <w:pPr>
        <w:pStyle w:val="EndNoteBibliography"/>
        <w:spacing w:after="0"/>
        <w:ind w:left="280" w:hanging="280"/>
      </w:pPr>
      <w:bookmarkStart w:id="12" w:name="_ENREF_12"/>
      <w:r w:rsidRPr="00534CAD">
        <w:t>12.</w:t>
      </w:r>
      <w:r w:rsidRPr="00534CAD">
        <w:tab/>
        <w:t xml:space="preserve">Claes, D., et al. </w:t>
      </w:r>
      <w:r w:rsidRPr="00534CAD">
        <w:rPr>
          <w:i/>
        </w:rPr>
        <w:t>Collision avoidance under bounded localization uncertainty</w:t>
      </w:r>
      <w:r w:rsidRPr="00534CAD">
        <w:t xml:space="preserve">. in </w:t>
      </w:r>
      <w:r w:rsidRPr="00534CAD">
        <w:rPr>
          <w:i/>
        </w:rPr>
        <w:t>Intelligent Robots and Systems (IROS), 2012 IEEE/RSJ International Conference on</w:t>
      </w:r>
      <w:r w:rsidRPr="00534CAD">
        <w:t>. 2012. IEEE.</w:t>
      </w:r>
      <w:bookmarkEnd w:id="12"/>
    </w:p>
    <w:p w14:paraId="0D14A320" w14:textId="77777777" w:rsidR="00534CAD" w:rsidRPr="00534CAD" w:rsidRDefault="00534CAD" w:rsidP="00534CAD">
      <w:pPr>
        <w:pStyle w:val="EndNoteBibliography"/>
        <w:spacing w:after="0"/>
        <w:ind w:left="280" w:hanging="280"/>
      </w:pPr>
      <w:bookmarkStart w:id="13" w:name="_ENREF_13"/>
      <w:r w:rsidRPr="00534CAD">
        <w:t>13.</w:t>
      </w:r>
      <w:r w:rsidRPr="00534CAD">
        <w:tab/>
        <w:t xml:space="preserve">Alonso-Mora, J., et al., </w:t>
      </w:r>
      <w:r w:rsidRPr="00534CAD">
        <w:rPr>
          <w:i/>
        </w:rPr>
        <w:t>Optimal reciprocal collision avoidance for multiple non-holonomic robots</w:t>
      </w:r>
      <w:r w:rsidRPr="00534CAD">
        <w:t>. 2013: Springer.</w:t>
      </w:r>
      <w:bookmarkEnd w:id="13"/>
    </w:p>
    <w:p w14:paraId="5C9E313F" w14:textId="77777777" w:rsidR="00534CAD" w:rsidRPr="00534CAD" w:rsidRDefault="00534CAD" w:rsidP="00534CAD">
      <w:pPr>
        <w:pStyle w:val="EndNoteBibliography"/>
        <w:spacing w:after="0"/>
        <w:ind w:left="280" w:hanging="280"/>
      </w:pPr>
      <w:bookmarkStart w:id="14" w:name="_ENREF_14"/>
      <w:r w:rsidRPr="00534CAD">
        <w:t>14.</w:t>
      </w:r>
      <w:r w:rsidRPr="00534CAD">
        <w:tab/>
        <w:t xml:space="preserve">Van Den Berg, J., et al., </w:t>
      </w:r>
      <w:r w:rsidRPr="00534CAD">
        <w:rPr>
          <w:i/>
        </w:rPr>
        <w:t>Reciprocal n-body collision avoidance</w:t>
      </w:r>
      <w:r w:rsidRPr="00534CAD">
        <w:t xml:space="preserve">, in </w:t>
      </w:r>
      <w:r w:rsidRPr="00534CAD">
        <w:rPr>
          <w:i/>
        </w:rPr>
        <w:t>Robotics research</w:t>
      </w:r>
      <w:r w:rsidRPr="00534CAD">
        <w:t>. 2011, Springer. p. 3-19.</w:t>
      </w:r>
      <w:bookmarkEnd w:id="14"/>
    </w:p>
    <w:p w14:paraId="564B01F4" w14:textId="47DD48DE" w:rsidR="00534CAD" w:rsidRPr="00534CAD" w:rsidRDefault="00534CAD" w:rsidP="00534CAD">
      <w:pPr>
        <w:pStyle w:val="EndNoteBibliography"/>
        <w:spacing w:after="0"/>
        <w:ind w:left="280" w:hanging="280"/>
      </w:pPr>
      <w:bookmarkStart w:id="15" w:name="_ENREF_15"/>
      <w:r w:rsidRPr="00534CAD">
        <w:t>15.</w:t>
      </w:r>
      <w:r w:rsidRPr="00534CAD">
        <w:tab/>
        <w:t xml:space="preserve">Garage, W., </w:t>
      </w:r>
      <w:r w:rsidRPr="00534CAD">
        <w:rPr>
          <w:i/>
        </w:rPr>
        <w:t>TurtleBot.</w:t>
      </w:r>
      <w:r w:rsidRPr="00534CAD">
        <w:t xml:space="preserve"> Website: </w:t>
      </w:r>
      <w:hyperlink r:id="rId15" w:history="1">
        <w:r w:rsidRPr="00534CAD">
          <w:rPr>
            <w:rStyle w:val="Hyperlink"/>
          </w:rPr>
          <w:t>http://turtlebot</w:t>
        </w:r>
      </w:hyperlink>
      <w:r w:rsidRPr="00534CAD">
        <w:t>. com/last visited, 2011: p. 11-25.</w:t>
      </w:r>
      <w:bookmarkEnd w:id="15"/>
    </w:p>
    <w:p w14:paraId="30A3748A" w14:textId="77777777" w:rsidR="00534CAD" w:rsidRPr="00534CAD" w:rsidRDefault="00534CAD" w:rsidP="00534CAD">
      <w:pPr>
        <w:pStyle w:val="EndNoteBibliography"/>
        <w:spacing w:after="0"/>
        <w:ind w:left="280" w:hanging="280"/>
      </w:pPr>
      <w:bookmarkStart w:id="16" w:name="_ENREF_16"/>
      <w:r w:rsidRPr="00534CAD">
        <w:t>16.</w:t>
      </w:r>
      <w:r w:rsidRPr="00534CAD">
        <w:tab/>
        <w:t xml:space="preserve">Quigley, M., et al. </w:t>
      </w:r>
      <w:r w:rsidRPr="00534CAD">
        <w:rPr>
          <w:i/>
        </w:rPr>
        <w:t>ROS: an open-source Robot Operating System</w:t>
      </w:r>
      <w:r w:rsidRPr="00534CAD">
        <w:t xml:space="preserve">. in </w:t>
      </w:r>
      <w:r w:rsidRPr="00534CAD">
        <w:rPr>
          <w:i/>
        </w:rPr>
        <w:t>ICRA workshop on open source software</w:t>
      </w:r>
      <w:r w:rsidRPr="00534CAD">
        <w:t>. 2009.</w:t>
      </w:r>
      <w:bookmarkEnd w:id="16"/>
    </w:p>
    <w:p w14:paraId="19F3EBEB" w14:textId="1F238CFD" w:rsidR="00534CAD" w:rsidRPr="00534CAD" w:rsidRDefault="00534CAD" w:rsidP="00534CAD">
      <w:pPr>
        <w:pStyle w:val="EndNoteBibliography"/>
        <w:spacing w:after="0"/>
        <w:ind w:left="280" w:hanging="280"/>
      </w:pPr>
      <w:bookmarkStart w:id="17" w:name="_ENREF_17"/>
      <w:r w:rsidRPr="00534CAD">
        <w:t>17.</w:t>
      </w:r>
      <w:r w:rsidRPr="00534CAD">
        <w:tab/>
        <w:t xml:space="preserve">Chauhan, N. </w:t>
      </w:r>
      <w:r w:rsidRPr="00534CAD">
        <w:rPr>
          <w:i/>
        </w:rPr>
        <w:t>Modernizing Machine-to-Machine Interactions</w:t>
      </w:r>
      <w:r w:rsidRPr="00534CAD">
        <w:t>. 2014; Available from: https://</w:t>
      </w:r>
      <w:hyperlink r:id="rId16" w:history="1">
        <w:r w:rsidRPr="00534CAD">
          <w:rPr>
            <w:rStyle w:val="Hyperlink"/>
          </w:rPr>
          <w:t>www.gesoftware.com/sites/default/files/GE-Software-Modernizing-Machine-to-Machine-Interactions.pdf</w:t>
        </w:r>
      </w:hyperlink>
      <w:r w:rsidRPr="00534CAD">
        <w:t>.</w:t>
      </w:r>
      <w:bookmarkEnd w:id="17"/>
    </w:p>
    <w:p w14:paraId="5B0489F4" w14:textId="77777777" w:rsidR="00534CAD" w:rsidRPr="00534CAD" w:rsidRDefault="00534CAD" w:rsidP="00534CAD">
      <w:pPr>
        <w:pStyle w:val="EndNoteBibliography"/>
        <w:spacing w:after="0"/>
        <w:ind w:left="280" w:hanging="280"/>
      </w:pPr>
      <w:bookmarkStart w:id="18" w:name="_ENREF_18"/>
      <w:r w:rsidRPr="00534CAD">
        <w:t>18.</w:t>
      </w:r>
      <w:r w:rsidRPr="00534CAD">
        <w:tab/>
        <w:t xml:space="preserve">Cherniack, M., et al. </w:t>
      </w:r>
      <w:r w:rsidRPr="00534CAD">
        <w:rPr>
          <w:i/>
        </w:rPr>
        <w:t>Scalable Distributed Stream Processing</w:t>
      </w:r>
      <w:r w:rsidRPr="00534CAD">
        <w:t xml:space="preserve">. in </w:t>
      </w:r>
      <w:r w:rsidRPr="00534CAD">
        <w:rPr>
          <w:i/>
        </w:rPr>
        <w:t>CIDR</w:t>
      </w:r>
      <w:r w:rsidRPr="00534CAD">
        <w:t>. 2003.</w:t>
      </w:r>
      <w:bookmarkEnd w:id="18"/>
    </w:p>
    <w:p w14:paraId="5BC20DFB" w14:textId="77777777" w:rsidR="00534CAD" w:rsidRPr="00534CAD" w:rsidRDefault="00534CAD" w:rsidP="00534CAD">
      <w:pPr>
        <w:pStyle w:val="EndNoteBibliography"/>
        <w:spacing w:after="0"/>
        <w:ind w:left="280" w:hanging="280"/>
      </w:pPr>
      <w:bookmarkStart w:id="19" w:name="_ENREF_19"/>
      <w:r w:rsidRPr="00534CAD">
        <w:t>19.</w:t>
      </w:r>
      <w:r w:rsidRPr="00534CAD">
        <w:tab/>
        <w:t xml:space="preserve">Abadi, D.J., et al. </w:t>
      </w:r>
      <w:r w:rsidRPr="00534CAD">
        <w:rPr>
          <w:i/>
        </w:rPr>
        <w:t>The Design of the Borealis Stream Processing Engine</w:t>
      </w:r>
      <w:r w:rsidRPr="00534CAD">
        <w:t xml:space="preserve">. in </w:t>
      </w:r>
      <w:r w:rsidRPr="00534CAD">
        <w:rPr>
          <w:i/>
        </w:rPr>
        <w:t>CIDR</w:t>
      </w:r>
      <w:r w:rsidRPr="00534CAD">
        <w:t>. 2005.</w:t>
      </w:r>
      <w:bookmarkEnd w:id="19"/>
    </w:p>
    <w:p w14:paraId="7BAECB99" w14:textId="77777777" w:rsidR="00534CAD" w:rsidRPr="00534CAD" w:rsidRDefault="00534CAD" w:rsidP="00534CAD">
      <w:pPr>
        <w:pStyle w:val="EndNoteBibliography"/>
        <w:spacing w:after="0"/>
        <w:ind w:left="280" w:hanging="280"/>
      </w:pPr>
      <w:bookmarkStart w:id="20" w:name="_ENREF_20"/>
      <w:r w:rsidRPr="00534CAD">
        <w:t>20.</w:t>
      </w:r>
      <w:r w:rsidRPr="00534CAD">
        <w:tab/>
        <w:t xml:space="preserve">Thies, W., M. Karczmarek, and S. Amarasinghe. </w:t>
      </w:r>
      <w:r w:rsidRPr="00534CAD">
        <w:rPr>
          <w:i/>
        </w:rPr>
        <w:t>StreamIt: A language for streaming applications</w:t>
      </w:r>
      <w:r w:rsidRPr="00534CAD">
        <w:t xml:space="preserve">. in </w:t>
      </w:r>
      <w:r w:rsidRPr="00534CAD">
        <w:rPr>
          <w:i/>
        </w:rPr>
        <w:t>Compiler Construction</w:t>
      </w:r>
      <w:r w:rsidRPr="00534CAD">
        <w:t>. 2002. Springer.</w:t>
      </w:r>
      <w:bookmarkEnd w:id="20"/>
    </w:p>
    <w:p w14:paraId="202487F9" w14:textId="77777777" w:rsidR="00534CAD" w:rsidRPr="00534CAD" w:rsidRDefault="00534CAD" w:rsidP="00534CAD">
      <w:pPr>
        <w:pStyle w:val="EndNoteBibliography"/>
        <w:spacing w:after="0"/>
        <w:ind w:left="280" w:hanging="280"/>
      </w:pPr>
      <w:bookmarkStart w:id="21" w:name="_ENREF_21"/>
      <w:r w:rsidRPr="00534CAD">
        <w:t>21.</w:t>
      </w:r>
      <w:r w:rsidRPr="00534CAD">
        <w:tab/>
        <w:t xml:space="preserve">Gedik, B., et al. </w:t>
      </w:r>
      <w:r w:rsidRPr="00534CAD">
        <w:rPr>
          <w:i/>
        </w:rPr>
        <w:t>SPADE: the system s declarative stream processing engine</w:t>
      </w:r>
      <w:r w:rsidRPr="00534CAD">
        <w:t xml:space="preserve">. in </w:t>
      </w:r>
      <w:r w:rsidRPr="00534CAD">
        <w:rPr>
          <w:i/>
        </w:rPr>
        <w:t>Proceedings of the 2008 ACM SIGMOD international conference on Management of data</w:t>
      </w:r>
      <w:r w:rsidRPr="00534CAD">
        <w:t>. 2008. ACM.</w:t>
      </w:r>
      <w:bookmarkEnd w:id="21"/>
    </w:p>
    <w:p w14:paraId="1856B155" w14:textId="77777777" w:rsidR="00534CAD" w:rsidRPr="00534CAD" w:rsidRDefault="00534CAD" w:rsidP="00534CAD">
      <w:pPr>
        <w:pStyle w:val="EndNoteBibliography"/>
        <w:spacing w:after="0"/>
        <w:ind w:left="280" w:hanging="280"/>
      </w:pPr>
      <w:bookmarkStart w:id="22" w:name="_ENREF_22"/>
      <w:r w:rsidRPr="00534CAD">
        <w:t>22.</w:t>
      </w:r>
      <w:r w:rsidRPr="00534CAD">
        <w:tab/>
        <w:t xml:space="preserve">Neumeyer, L., et al. </w:t>
      </w:r>
      <w:r w:rsidRPr="00534CAD">
        <w:rPr>
          <w:i/>
        </w:rPr>
        <w:t>S4: Distributed stream computing platform</w:t>
      </w:r>
      <w:r w:rsidRPr="00534CAD">
        <w:t xml:space="preserve">. in </w:t>
      </w:r>
      <w:r w:rsidRPr="00534CAD">
        <w:rPr>
          <w:i/>
        </w:rPr>
        <w:t>Data Mining Workshops (ICDMW), 2010 IEEE International Conference on</w:t>
      </w:r>
      <w:r w:rsidRPr="00534CAD">
        <w:t>. 2010. IEEE.</w:t>
      </w:r>
      <w:bookmarkEnd w:id="22"/>
    </w:p>
    <w:p w14:paraId="699E70B9" w14:textId="77777777" w:rsidR="00534CAD" w:rsidRPr="00534CAD" w:rsidRDefault="00534CAD" w:rsidP="00534CAD">
      <w:pPr>
        <w:pStyle w:val="EndNoteBibliography"/>
        <w:spacing w:after="0"/>
        <w:ind w:left="280" w:hanging="280"/>
      </w:pPr>
      <w:bookmarkStart w:id="23" w:name="_ENREF_23"/>
      <w:r w:rsidRPr="00534CAD">
        <w:t>23.</w:t>
      </w:r>
      <w:r w:rsidRPr="00534CAD">
        <w:tab/>
        <w:t>Kamburugamuve, S.,</w:t>
      </w:r>
      <w:r w:rsidRPr="00534CAD">
        <w:rPr>
          <w:i/>
        </w:rPr>
        <w:t xml:space="preserve"> Survey of distributed stream processing for large stream sources</w:t>
      </w:r>
      <w:r w:rsidRPr="00534CAD">
        <w:t>. 2013.</w:t>
      </w:r>
      <w:bookmarkEnd w:id="23"/>
    </w:p>
    <w:p w14:paraId="40104767" w14:textId="77777777" w:rsidR="00534CAD" w:rsidRPr="00534CAD" w:rsidRDefault="00534CAD" w:rsidP="00534CAD">
      <w:pPr>
        <w:pStyle w:val="EndNoteBibliography"/>
        <w:spacing w:after="0"/>
        <w:ind w:left="280" w:hanging="280"/>
      </w:pPr>
      <w:bookmarkStart w:id="24" w:name="_ENREF_24"/>
      <w:r w:rsidRPr="00534CAD">
        <w:t>24.</w:t>
      </w:r>
      <w:r w:rsidRPr="00534CAD">
        <w:tab/>
        <w:t xml:space="preserve">Zaharia, M., et al. </w:t>
      </w:r>
      <w:r w:rsidRPr="00534CAD">
        <w:rPr>
          <w:i/>
        </w:rPr>
        <w:t>Discretized streams: an efficient and fault-tolerant model for stream processing on large clusters</w:t>
      </w:r>
      <w:r w:rsidRPr="00534CAD">
        <w:t xml:space="preserve">. in </w:t>
      </w:r>
      <w:r w:rsidRPr="00534CAD">
        <w:rPr>
          <w:i/>
        </w:rPr>
        <w:t>Proceedings of the 4th USENIX conference on Hot Topics in Cloud Ccomputing</w:t>
      </w:r>
      <w:r w:rsidRPr="00534CAD">
        <w:t>. 2012. USENIX Association.</w:t>
      </w:r>
      <w:bookmarkEnd w:id="24"/>
    </w:p>
    <w:p w14:paraId="21A54601" w14:textId="77777777" w:rsidR="00534CAD" w:rsidRPr="00534CAD" w:rsidRDefault="00534CAD" w:rsidP="00534CAD">
      <w:pPr>
        <w:pStyle w:val="EndNoteBibliography"/>
        <w:spacing w:after="0"/>
        <w:ind w:left="280" w:hanging="280"/>
      </w:pPr>
      <w:bookmarkStart w:id="25" w:name="_ENREF_25"/>
      <w:r w:rsidRPr="00534CAD">
        <w:t>25.</w:t>
      </w:r>
      <w:r w:rsidRPr="00534CAD">
        <w:tab/>
        <w:t xml:space="preserve">Akidau, T., et al., </w:t>
      </w:r>
      <w:r w:rsidRPr="00534CAD">
        <w:rPr>
          <w:i/>
        </w:rPr>
        <w:t>MillWheel: fault-tolerant stream processing at internet scale.</w:t>
      </w:r>
      <w:r w:rsidRPr="00534CAD">
        <w:t xml:space="preserve"> Proceedings of the VLDB Endowment, 2013. </w:t>
      </w:r>
      <w:r w:rsidRPr="00534CAD">
        <w:rPr>
          <w:b/>
        </w:rPr>
        <w:t>6</w:t>
      </w:r>
      <w:r w:rsidRPr="00534CAD">
        <w:t>(11): p. 1033-1044.</w:t>
      </w:r>
      <w:bookmarkEnd w:id="25"/>
    </w:p>
    <w:p w14:paraId="02687ECC" w14:textId="40558D21" w:rsidR="00534CAD" w:rsidRPr="00534CAD" w:rsidRDefault="00534CAD" w:rsidP="00534CAD">
      <w:pPr>
        <w:pStyle w:val="EndNoteBibliography"/>
        <w:spacing w:after="0"/>
        <w:ind w:left="280" w:hanging="280"/>
      </w:pPr>
      <w:bookmarkStart w:id="26" w:name="_ENREF_26"/>
      <w:r w:rsidRPr="00534CAD">
        <w:t>26.</w:t>
      </w:r>
      <w:r w:rsidRPr="00534CAD">
        <w:tab/>
        <w:t xml:space="preserve">Varia, J. and S. Mathew. </w:t>
      </w:r>
      <w:r w:rsidRPr="00534CAD">
        <w:rPr>
          <w:i/>
        </w:rPr>
        <w:t>Overview of amazon web services</w:t>
      </w:r>
      <w:r w:rsidRPr="00534CAD">
        <w:t xml:space="preserve">. 2013; Available from: </w:t>
      </w:r>
      <w:hyperlink r:id="rId17" w:history="1">
        <w:r w:rsidRPr="00534CAD">
          <w:rPr>
            <w:rStyle w:val="Hyperlink"/>
          </w:rPr>
          <w:t>http://docs.aws.amazon.com/gettingstarted/latest/awsgsg-intro/intro.html</w:t>
        </w:r>
      </w:hyperlink>
      <w:r w:rsidRPr="00534CAD">
        <w:t>.</w:t>
      </w:r>
      <w:bookmarkEnd w:id="26"/>
    </w:p>
    <w:p w14:paraId="30109209" w14:textId="77777777" w:rsidR="00534CAD" w:rsidRPr="00534CAD" w:rsidRDefault="00534CAD" w:rsidP="00534CAD">
      <w:pPr>
        <w:pStyle w:val="EndNoteBibliography"/>
        <w:spacing w:after="0"/>
        <w:ind w:left="280" w:hanging="280"/>
      </w:pPr>
      <w:bookmarkStart w:id="27" w:name="_ENREF_27"/>
      <w:r w:rsidRPr="00534CAD">
        <w:t>27.</w:t>
      </w:r>
      <w:r w:rsidRPr="00534CAD">
        <w:tab/>
        <w:t xml:space="preserve">Hirzel, M., et al., </w:t>
      </w:r>
      <w:r w:rsidRPr="00534CAD">
        <w:rPr>
          <w:i/>
        </w:rPr>
        <w:t>A catalog of stream processing optimizations.</w:t>
      </w:r>
      <w:r w:rsidRPr="00534CAD">
        <w:t xml:space="preserve"> ACM Computing Surveys (CSUR), 2014. </w:t>
      </w:r>
      <w:r w:rsidRPr="00534CAD">
        <w:rPr>
          <w:b/>
        </w:rPr>
        <w:t>46</w:t>
      </w:r>
      <w:r w:rsidRPr="00534CAD">
        <w:t>(4): p. 46.</w:t>
      </w:r>
      <w:bookmarkEnd w:id="27"/>
    </w:p>
    <w:p w14:paraId="6D709CB1" w14:textId="77777777" w:rsidR="00534CAD" w:rsidRPr="00534CAD" w:rsidRDefault="00534CAD" w:rsidP="00534CAD">
      <w:pPr>
        <w:pStyle w:val="EndNoteBibliography"/>
        <w:spacing w:after="0"/>
        <w:ind w:left="280" w:hanging="280"/>
      </w:pPr>
      <w:bookmarkStart w:id="28" w:name="_ENREF_28"/>
      <w:r w:rsidRPr="00534CAD">
        <w:t>28.</w:t>
      </w:r>
      <w:r w:rsidRPr="00534CAD">
        <w:tab/>
        <w:t xml:space="preserve">Snyder, B., D. Bosnanac, and R. Davies, </w:t>
      </w:r>
      <w:r w:rsidRPr="00534CAD">
        <w:rPr>
          <w:i/>
        </w:rPr>
        <w:t>ActiveMQ in action</w:t>
      </w:r>
      <w:r w:rsidRPr="00534CAD">
        <w:t>. 2011: Manning.</w:t>
      </w:r>
      <w:bookmarkEnd w:id="28"/>
    </w:p>
    <w:p w14:paraId="51170FE6" w14:textId="77777777" w:rsidR="00534CAD" w:rsidRPr="00534CAD" w:rsidRDefault="00534CAD" w:rsidP="00534CAD">
      <w:pPr>
        <w:pStyle w:val="EndNoteBibliography"/>
        <w:spacing w:after="0"/>
        <w:ind w:left="280" w:hanging="280"/>
      </w:pPr>
      <w:bookmarkStart w:id="29" w:name="_ENREF_29"/>
      <w:r w:rsidRPr="00534CAD">
        <w:t>29.</w:t>
      </w:r>
      <w:r w:rsidRPr="00534CAD">
        <w:tab/>
        <w:t xml:space="preserve">Anderson, J.S. and E.D. Jensen. </w:t>
      </w:r>
      <w:r w:rsidRPr="00534CAD">
        <w:rPr>
          <w:i/>
        </w:rPr>
        <w:t>Distributed real-time specification for Java: a status report (digest)</w:t>
      </w:r>
      <w:r w:rsidRPr="00534CAD">
        <w:t xml:space="preserve">. in </w:t>
      </w:r>
      <w:r w:rsidRPr="00534CAD">
        <w:rPr>
          <w:i/>
        </w:rPr>
        <w:t>Proceedings of the 4th international workshop on Java technologies for real-time and embedded systems</w:t>
      </w:r>
      <w:r w:rsidRPr="00534CAD">
        <w:t>. 2006. ACM.</w:t>
      </w:r>
      <w:bookmarkEnd w:id="29"/>
    </w:p>
    <w:p w14:paraId="65015708" w14:textId="77777777" w:rsidR="00534CAD" w:rsidRPr="00534CAD" w:rsidRDefault="00534CAD" w:rsidP="00534CAD">
      <w:pPr>
        <w:pStyle w:val="EndNoteBibliography"/>
        <w:spacing w:after="0"/>
        <w:ind w:left="280" w:hanging="280"/>
      </w:pPr>
      <w:bookmarkStart w:id="30" w:name="_ENREF_30"/>
      <w:r w:rsidRPr="00534CAD">
        <w:t>30.</w:t>
      </w:r>
      <w:r w:rsidRPr="00534CAD">
        <w:tab/>
        <w:t xml:space="preserve">Borg, A. and A. Wellings. </w:t>
      </w:r>
      <w:r w:rsidRPr="00534CAD">
        <w:rPr>
          <w:i/>
        </w:rPr>
        <w:t>A real-time RMI framework for the RTSJ</w:t>
      </w:r>
      <w:r w:rsidRPr="00534CAD">
        <w:t xml:space="preserve">. in </w:t>
      </w:r>
      <w:r w:rsidRPr="00534CAD">
        <w:rPr>
          <w:i/>
        </w:rPr>
        <w:t>Real-Time Systems, 2003. Proceedings. 15th Euromicro Conference on</w:t>
      </w:r>
      <w:r w:rsidRPr="00534CAD">
        <w:t>. 2003. IEEE.</w:t>
      </w:r>
      <w:bookmarkEnd w:id="30"/>
    </w:p>
    <w:p w14:paraId="5E6303C0" w14:textId="77777777" w:rsidR="00534CAD" w:rsidRPr="00534CAD" w:rsidRDefault="00534CAD" w:rsidP="00534CAD">
      <w:pPr>
        <w:pStyle w:val="EndNoteBibliography"/>
        <w:spacing w:after="0"/>
        <w:ind w:left="280" w:hanging="280"/>
      </w:pPr>
      <w:bookmarkStart w:id="31" w:name="_ENREF_31"/>
      <w:r w:rsidRPr="00534CAD">
        <w:t>31.</w:t>
      </w:r>
      <w:r w:rsidRPr="00534CAD">
        <w:tab/>
        <w:t xml:space="preserve">Bollella, G. and J. Gosling, </w:t>
      </w:r>
      <w:r w:rsidRPr="00534CAD">
        <w:rPr>
          <w:i/>
        </w:rPr>
        <w:t>The real-time specification for Java.</w:t>
      </w:r>
      <w:r w:rsidRPr="00534CAD">
        <w:t xml:space="preserve"> Computer, 2000. </w:t>
      </w:r>
      <w:r w:rsidRPr="00534CAD">
        <w:rPr>
          <w:b/>
        </w:rPr>
        <w:t>33</w:t>
      </w:r>
      <w:r w:rsidRPr="00534CAD">
        <w:t>(6): p. 47-54.</w:t>
      </w:r>
      <w:bookmarkEnd w:id="31"/>
    </w:p>
    <w:p w14:paraId="0A6598CC" w14:textId="4A1CD130" w:rsidR="00534CAD" w:rsidRPr="00534CAD" w:rsidRDefault="00534CAD" w:rsidP="00534CAD">
      <w:pPr>
        <w:pStyle w:val="EndNoteBibliography"/>
        <w:spacing w:after="0"/>
        <w:ind w:left="280" w:hanging="280"/>
      </w:pPr>
      <w:bookmarkStart w:id="32" w:name="_ENREF_32"/>
      <w:r w:rsidRPr="00534CAD">
        <w:t>32.</w:t>
      </w:r>
      <w:r w:rsidRPr="00534CAD">
        <w:tab/>
        <w:t xml:space="preserve">Locke, D., </w:t>
      </w:r>
      <w:r w:rsidRPr="00534CAD">
        <w:rPr>
          <w:i/>
        </w:rPr>
        <w:t>Mq telemetry transport (mqtt) v3. 1 protocol specification.</w:t>
      </w:r>
      <w:r w:rsidRPr="00534CAD">
        <w:t xml:space="preserve"> IBM developerWorks Technical Library], available at </w:t>
      </w:r>
      <w:hyperlink r:id="rId18" w:history="1">
        <w:r w:rsidRPr="00534CAD">
          <w:rPr>
            <w:rStyle w:val="Hyperlink"/>
          </w:rPr>
          <w:t>http://www</w:t>
        </w:r>
      </w:hyperlink>
      <w:r w:rsidRPr="00534CAD">
        <w:t>. ibm. com/developerworks/webservices/library/ws-mqtt/index. html, 2010.</w:t>
      </w:r>
      <w:bookmarkEnd w:id="32"/>
    </w:p>
    <w:p w14:paraId="782FBF82" w14:textId="77777777" w:rsidR="00534CAD" w:rsidRPr="00534CAD" w:rsidRDefault="00534CAD" w:rsidP="00534CAD">
      <w:pPr>
        <w:pStyle w:val="EndNoteBibliography"/>
        <w:ind w:left="280" w:hanging="280"/>
      </w:pPr>
      <w:bookmarkStart w:id="33" w:name="_ENREF_33"/>
      <w:r w:rsidRPr="00534CAD">
        <w:t>33.</w:t>
      </w:r>
      <w:r w:rsidRPr="00534CAD">
        <w:tab/>
        <w:t xml:space="preserve">Vijayaraghavan, A. </w:t>
      </w:r>
      <w:r w:rsidRPr="00534CAD">
        <w:rPr>
          <w:i/>
        </w:rPr>
        <w:t>MTConnect for realtime monitoring and analysis of manufacturing enterprises</w:t>
      </w:r>
      <w:r w:rsidRPr="00534CAD">
        <w:t xml:space="preserve">. in </w:t>
      </w:r>
      <w:r w:rsidRPr="00534CAD">
        <w:rPr>
          <w:i/>
        </w:rPr>
        <w:t>Proceedings of the international conference on digital enterprise technology, Hong Kong</w:t>
      </w:r>
      <w:r w:rsidRPr="00534CAD">
        <w:t>. 2009.</w:t>
      </w:r>
      <w:bookmarkEnd w:id="33"/>
    </w:p>
    <w:p w14:paraId="71581CAE" w14:textId="03625C98" w:rsidR="00A01B65" w:rsidRPr="00EB382B" w:rsidRDefault="00C92BF5" w:rsidP="000D56E0">
      <w:pPr>
        <w:pStyle w:val="EndNoteBibliography"/>
        <w:ind w:left="280" w:hanging="280"/>
        <w:rPr>
          <w:rFonts w:eastAsia="Times New Roman"/>
          <w:color w:val="000000"/>
          <w:lang w:bidi="si-LK"/>
        </w:rPr>
      </w:pPr>
      <w:r>
        <w:rPr>
          <w:rFonts w:eastAsia="Times New Roman"/>
          <w:color w:val="000000"/>
          <w:lang w:bidi="si-LK"/>
        </w:rPr>
        <w:fldChar w:fldCharType="end"/>
      </w:r>
    </w:p>
    <w:sectPr w:rsidR="00A01B65" w:rsidRPr="00EB382B" w:rsidSect="0057532D">
      <w:pgSz w:w="12240" w:h="15840"/>
      <w:pgMar w:top="1008" w:right="1008" w:bottom="720"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46D99"/>
    <w:multiLevelType w:val="multilevel"/>
    <w:tmpl w:val="8DA0C0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D6C5176"/>
    <w:multiLevelType w:val="multilevel"/>
    <w:tmpl w:val="C978B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9DF5A3C"/>
    <w:multiLevelType w:val="hybridMultilevel"/>
    <w:tmpl w:val="E1BEE32C"/>
    <w:lvl w:ilvl="0" w:tplc="54DAC040">
      <w:start w:val="1"/>
      <w:numFmt w:val="decimal"/>
      <w:lvlText w:val="%1."/>
      <w:lvlJc w:val="left"/>
      <w:pPr>
        <w:ind w:left="720" w:hanging="360"/>
      </w:pPr>
      <w:rPr>
        <w:rFonts w:ascii="Trebuchet MS" w:hAnsi="Trebuchet MS" w:hint="default"/>
        <w:color w:val="00000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A26679"/>
    <w:multiLevelType w:val="hybridMultilevel"/>
    <w:tmpl w:val="16E8177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66E092C"/>
    <w:multiLevelType w:val="hybridMultilevel"/>
    <w:tmpl w:val="0D221A24"/>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68137C3D"/>
    <w:multiLevelType w:val="multilevel"/>
    <w:tmpl w:val="007AA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lvl w:ilvl="0">
        <w:numFmt w:val="lowerLetter"/>
        <w:lvlText w:val="%1."/>
        <w:lvlJc w:val="left"/>
      </w:lvl>
    </w:lvlOverride>
  </w:num>
  <w:num w:numId="2">
    <w:abstractNumId w:val="4"/>
  </w:num>
  <w:num w:numId="3">
    <w:abstractNumId w:val="2"/>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288&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9tapdw0rvx5me0zv1ppt0dz0959d0fde5d&quot;&gt;endnote&lt;record-ids&gt;&lt;item&gt;11&lt;/item&gt;&lt;item&gt;13&lt;/item&gt;&lt;item&gt;14&lt;/item&gt;&lt;item&gt;17&lt;/item&gt;&lt;item&gt;20&lt;/item&gt;&lt;item&gt;22&lt;/item&gt;&lt;item&gt;25&lt;/item&gt;&lt;item&gt;26&lt;/item&gt;&lt;item&gt;31&lt;/item&gt;&lt;item&gt;33&lt;/item&gt;&lt;item&gt;34&lt;/item&gt;&lt;item&gt;37&lt;/item&gt;&lt;item&gt;38&lt;/item&gt;&lt;item&gt;39&lt;/item&gt;&lt;item&gt;41&lt;/item&gt;&lt;item&gt;42&lt;/item&gt;&lt;item&gt;43&lt;/item&gt;&lt;item&gt;44&lt;/item&gt;&lt;item&gt;45&lt;/item&gt;&lt;item&gt;46&lt;/item&gt;&lt;item&gt;47&lt;/item&gt;&lt;item&gt;48&lt;/item&gt;&lt;item&gt;49&lt;/item&gt;&lt;item&gt;50&lt;/item&gt;&lt;item&gt;54&lt;/item&gt;&lt;item&gt;55&lt;/item&gt;&lt;item&gt;56&lt;/item&gt;&lt;/record-ids&gt;&lt;/item&gt;&lt;/Libraries&gt;"/>
  </w:docVars>
  <w:rsids>
    <w:rsidRoot w:val="00EB382B"/>
    <w:rsid w:val="00001D20"/>
    <w:rsid w:val="00012D97"/>
    <w:rsid w:val="000166A7"/>
    <w:rsid w:val="00022928"/>
    <w:rsid w:val="0003760D"/>
    <w:rsid w:val="0004457C"/>
    <w:rsid w:val="000718A0"/>
    <w:rsid w:val="000772C9"/>
    <w:rsid w:val="000A1260"/>
    <w:rsid w:val="000A3CE3"/>
    <w:rsid w:val="000A5D02"/>
    <w:rsid w:val="000D56E0"/>
    <w:rsid w:val="00113E7A"/>
    <w:rsid w:val="0011452E"/>
    <w:rsid w:val="00115F44"/>
    <w:rsid w:val="001216D8"/>
    <w:rsid w:val="0012547D"/>
    <w:rsid w:val="00126FEF"/>
    <w:rsid w:val="0013372C"/>
    <w:rsid w:val="00137871"/>
    <w:rsid w:val="00165C90"/>
    <w:rsid w:val="00185511"/>
    <w:rsid w:val="001A4963"/>
    <w:rsid w:val="001C1EF3"/>
    <w:rsid w:val="001C609B"/>
    <w:rsid w:val="001D3EEF"/>
    <w:rsid w:val="001E04CD"/>
    <w:rsid w:val="001F0E4C"/>
    <w:rsid w:val="00207B06"/>
    <w:rsid w:val="002206AE"/>
    <w:rsid w:val="00236795"/>
    <w:rsid w:val="00247F0F"/>
    <w:rsid w:val="002C1EC8"/>
    <w:rsid w:val="002E07EB"/>
    <w:rsid w:val="00310324"/>
    <w:rsid w:val="00312EC5"/>
    <w:rsid w:val="00344C0F"/>
    <w:rsid w:val="00353219"/>
    <w:rsid w:val="00386DE3"/>
    <w:rsid w:val="00387DE5"/>
    <w:rsid w:val="003C3438"/>
    <w:rsid w:val="003D34F8"/>
    <w:rsid w:val="00425A14"/>
    <w:rsid w:val="0043037D"/>
    <w:rsid w:val="00430EB9"/>
    <w:rsid w:val="00433217"/>
    <w:rsid w:val="004368B5"/>
    <w:rsid w:val="00475CA2"/>
    <w:rsid w:val="0048791B"/>
    <w:rsid w:val="004A04E8"/>
    <w:rsid w:val="004A18EF"/>
    <w:rsid w:val="004A4902"/>
    <w:rsid w:val="004A66A2"/>
    <w:rsid w:val="004A6F43"/>
    <w:rsid w:val="00514FE1"/>
    <w:rsid w:val="00534CAD"/>
    <w:rsid w:val="00537E5D"/>
    <w:rsid w:val="005478E0"/>
    <w:rsid w:val="00571D38"/>
    <w:rsid w:val="0057532D"/>
    <w:rsid w:val="005B25CE"/>
    <w:rsid w:val="005C0106"/>
    <w:rsid w:val="005E7825"/>
    <w:rsid w:val="005F73CE"/>
    <w:rsid w:val="00621594"/>
    <w:rsid w:val="0063300B"/>
    <w:rsid w:val="006371E7"/>
    <w:rsid w:val="0064656D"/>
    <w:rsid w:val="00653F9D"/>
    <w:rsid w:val="00667AAB"/>
    <w:rsid w:val="006817FC"/>
    <w:rsid w:val="00686B74"/>
    <w:rsid w:val="006901EA"/>
    <w:rsid w:val="006E0008"/>
    <w:rsid w:val="006E6E75"/>
    <w:rsid w:val="006F35C0"/>
    <w:rsid w:val="007005C8"/>
    <w:rsid w:val="007070CB"/>
    <w:rsid w:val="0072112A"/>
    <w:rsid w:val="00741A4B"/>
    <w:rsid w:val="00755AE6"/>
    <w:rsid w:val="0079168F"/>
    <w:rsid w:val="00797758"/>
    <w:rsid w:val="007A10BB"/>
    <w:rsid w:val="007A1621"/>
    <w:rsid w:val="00822487"/>
    <w:rsid w:val="0082299C"/>
    <w:rsid w:val="008671C4"/>
    <w:rsid w:val="00880615"/>
    <w:rsid w:val="00881C20"/>
    <w:rsid w:val="00884737"/>
    <w:rsid w:val="008B0DF8"/>
    <w:rsid w:val="008B4511"/>
    <w:rsid w:val="008C3B05"/>
    <w:rsid w:val="008D32E3"/>
    <w:rsid w:val="008E15F2"/>
    <w:rsid w:val="008E60A5"/>
    <w:rsid w:val="008F584C"/>
    <w:rsid w:val="0090308F"/>
    <w:rsid w:val="00915E3B"/>
    <w:rsid w:val="00940346"/>
    <w:rsid w:val="0096143C"/>
    <w:rsid w:val="00996F93"/>
    <w:rsid w:val="009A3C59"/>
    <w:rsid w:val="00A01B65"/>
    <w:rsid w:val="00A07A61"/>
    <w:rsid w:val="00A232FF"/>
    <w:rsid w:val="00A25EA7"/>
    <w:rsid w:val="00A31DB5"/>
    <w:rsid w:val="00A321A0"/>
    <w:rsid w:val="00A56CE6"/>
    <w:rsid w:val="00A91C6E"/>
    <w:rsid w:val="00AA2CA9"/>
    <w:rsid w:val="00AB23CE"/>
    <w:rsid w:val="00AC25D7"/>
    <w:rsid w:val="00B53620"/>
    <w:rsid w:val="00B61378"/>
    <w:rsid w:val="00B64A8A"/>
    <w:rsid w:val="00B74E40"/>
    <w:rsid w:val="00B80592"/>
    <w:rsid w:val="00B83EA6"/>
    <w:rsid w:val="00BB2865"/>
    <w:rsid w:val="00BB5D5E"/>
    <w:rsid w:val="00BD5ACB"/>
    <w:rsid w:val="00C0354A"/>
    <w:rsid w:val="00C43F06"/>
    <w:rsid w:val="00C61B0D"/>
    <w:rsid w:val="00C741A2"/>
    <w:rsid w:val="00C92BF5"/>
    <w:rsid w:val="00CA7F71"/>
    <w:rsid w:val="00CB093C"/>
    <w:rsid w:val="00CB183A"/>
    <w:rsid w:val="00D27D89"/>
    <w:rsid w:val="00D418B3"/>
    <w:rsid w:val="00D95DAB"/>
    <w:rsid w:val="00DA34FA"/>
    <w:rsid w:val="00DB63E3"/>
    <w:rsid w:val="00DF2842"/>
    <w:rsid w:val="00DF2FE4"/>
    <w:rsid w:val="00E06B51"/>
    <w:rsid w:val="00E12D2F"/>
    <w:rsid w:val="00E40BA8"/>
    <w:rsid w:val="00E57B7C"/>
    <w:rsid w:val="00EB382B"/>
    <w:rsid w:val="00EE7D0D"/>
    <w:rsid w:val="00F06B7B"/>
    <w:rsid w:val="00F13864"/>
    <w:rsid w:val="00F563DF"/>
    <w:rsid w:val="00F64AA0"/>
    <w:rsid w:val="00F87303"/>
    <w:rsid w:val="00F961BD"/>
    <w:rsid w:val="00FA4E6D"/>
    <w:rsid w:val="00FF0E76"/>
    <w:rsid w:val="00FF3ADB"/>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82E6"/>
  <w15:chartTrackingRefBased/>
  <w15:docId w15:val="{ED52CE36-777F-4107-B5D9-29A982540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EB382B"/>
    <w:pPr>
      <w:spacing w:before="100" w:beforeAutospacing="1" w:after="100" w:afterAutospacing="1" w:line="240" w:lineRule="auto"/>
      <w:outlineLvl w:val="1"/>
    </w:pPr>
    <w:rPr>
      <w:rFonts w:ascii="Times New Roman" w:eastAsia="Times New Roman" w:hAnsi="Times New Roman" w:cs="Times New Roman"/>
      <w:b/>
      <w:bCs/>
      <w:sz w:val="36"/>
      <w:szCs w:val="36"/>
      <w:lang w:bidi="si-LK"/>
    </w:rPr>
  </w:style>
  <w:style w:type="paragraph" w:styleId="Heading3">
    <w:name w:val="heading 3"/>
    <w:basedOn w:val="Normal"/>
    <w:next w:val="Normal"/>
    <w:link w:val="Heading3Char"/>
    <w:uiPriority w:val="9"/>
    <w:semiHidden/>
    <w:unhideWhenUsed/>
    <w:qFormat/>
    <w:rsid w:val="0013372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382B"/>
    <w:rPr>
      <w:rFonts w:ascii="Times New Roman" w:eastAsia="Times New Roman" w:hAnsi="Times New Roman" w:cs="Times New Roman"/>
      <w:b/>
      <w:bCs/>
      <w:sz w:val="36"/>
      <w:szCs w:val="36"/>
      <w:lang w:bidi="si-LK"/>
    </w:rPr>
  </w:style>
  <w:style w:type="paragraph" w:styleId="NormalWeb">
    <w:name w:val="Normal (Web)"/>
    <w:basedOn w:val="Normal"/>
    <w:uiPriority w:val="99"/>
    <w:semiHidden/>
    <w:unhideWhenUsed/>
    <w:rsid w:val="00EB382B"/>
    <w:pPr>
      <w:spacing w:before="100" w:beforeAutospacing="1" w:after="100" w:afterAutospacing="1" w:line="240" w:lineRule="auto"/>
    </w:pPr>
    <w:rPr>
      <w:rFonts w:ascii="Times New Roman" w:eastAsia="Times New Roman" w:hAnsi="Times New Roman" w:cs="Times New Roman"/>
      <w:sz w:val="24"/>
      <w:szCs w:val="24"/>
      <w:lang w:bidi="si-LK"/>
    </w:rPr>
  </w:style>
  <w:style w:type="paragraph" w:styleId="ListParagraph">
    <w:name w:val="List Paragraph"/>
    <w:basedOn w:val="Normal"/>
    <w:uiPriority w:val="34"/>
    <w:qFormat/>
    <w:rsid w:val="00EB382B"/>
    <w:pPr>
      <w:ind w:left="720"/>
      <w:contextualSpacing/>
    </w:pPr>
  </w:style>
  <w:style w:type="paragraph" w:customStyle="1" w:styleId="EndNoteBibliographyTitle">
    <w:name w:val="EndNote Bibliography Title"/>
    <w:basedOn w:val="Normal"/>
    <w:link w:val="EndNoteBibliographyTitleChar"/>
    <w:rsid w:val="00C92BF5"/>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C92BF5"/>
    <w:rPr>
      <w:rFonts w:ascii="Times New Roman" w:hAnsi="Times New Roman" w:cs="Times New Roman"/>
      <w:noProof/>
      <w:sz w:val="20"/>
    </w:rPr>
  </w:style>
  <w:style w:type="paragraph" w:customStyle="1" w:styleId="EndNoteBibliography">
    <w:name w:val="EndNote Bibliography"/>
    <w:basedOn w:val="Normal"/>
    <w:link w:val="EndNoteBibliographyChar"/>
    <w:rsid w:val="00C92BF5"/>
    <w:pPr>
      <w:spacing w:line="240" w:lineRule="auto"/>
      <w:jc w:val="both"/>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C92BF5"/>
    <w:rPr>
      <w:rFonts w:ascii="Times New Roman" w:hAnsi="Times New Roman" w:cs="Times New Roman"/>
      <w:noProof/>
      <w:sz w:val="20"/>
    </w:rPr>
  </w:style>
  <w:style w:type="character" w:styleId="Hyperlink">
    <w:name w:val="Hyperlink"/>
    <w:basedOn w:val="DefaultParagraphFont"/>
    <w:uiPriority w:val="99"/>
    <w:unhideWhenUsed/>
    <w:rsid w:val="00C92BF5"/>
    <w:rPr>
      <w:color w:val="0563C1" w:themeColor="hyperlink"/>
      <w:u w:val="single"/>
    </w:rPr>
  </w:style>
  <w:style w:type="paragraph" w:styleId="Caption">
    <w:name w:val="caption"/>
    <w:basedOn w:val="Normal"/>
    <w:next w:val="Normal"/>
    <w:uiPriority w:val="35"/>
    <w:unhideWhenUsed/>
    <w:qFormat/>
    <w:rsid w:val="00DA34FA"/>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01D20"/>
    <w:rPr>
      <w:sz w:val="16"/>
      <w:szCs w:val="16"/>
    </w:rPr>
  </w:style>
  <w:style w:type="paragraph" w:styleId="CommentText">
    <w:name w:val="annotation text"/>
    <w:basedOn w:val="Normal"/>
    <w:link w:val="CommentTextChar"/>
    <w:uiPriority w:val="99"/>
    <w:semiHidden/>
    <w:unhideWhenUsed/>
    <w:rsid w:val="00001D20"/>
    <w:pPr>
      <w:spacing w:line="240" w:lineRule="auto"/>
    </w:pPr>
    <w:rPr>
      <w:sz w:val="20"/>
      <w:szCs w:val="20"/>
    </w:rPr>
  </w:style>
  <w:style w:type="character" w:customStyle="1" w:styleId="CommentTextChar">
    <w:name w:val="Comment Text Char"/>
    <w:basedOn w:val="DefaultParagraphFont"/>
    <w:link w:val="CommentText"/>
    <w:uiPriority w:val="99"/>
    <w:semiHidden/>
    <w:rsid w:val="00001D20"/>
    <w:rPr>
      <w:sz w:val="20"/>
      <w:szCs w:val="20"/>
    </w:rPr>
  </w:style>
  <w:style w:type="paragraph" w:styleId="CommentSubject">
    <w:name w:val="annotation subject"/>
    <w:basedOn w:val="CommentText"/>
    <w:next w:val="CommentText"/>
    <w:link w:val="CommentSubjectChar"/>
    <w:uiPriority w:val="99"/>
    <w:semiHidden/>
    <w:unhideWhenUsed/>
    <w:rsid w:val="00001D20"/>
    <w:rPr>
      <w:b/>
      <w:bCs/>
    </w:rPr>
  </w:style>
  <w:style w:type="character" w:customStyle="1" w:styleId="CommentSubjectChar">
    <w:name w:val="Comment Subject Char"/>
    <w:basedOn w:val="CommentTextChar"/>
    <w:link w:val="CommentSubject"/>
    <w:uiPriority w:val="99"/>
    <w:semiHidden/>
    <w:rsid w:val="00001D20"/>
    <w:rPr>
      <w:b/>
      <w:bCs/>
      <w:sz w:val="20"/>
      <w:szCs w:val="20"/>
    </w:rPr>
  </w:style>
  <w:style w:type="paragraph" w:styleId="BalloonText">
    <w:name w:val="Balloon Text"/>
    <w:basedOn w:val="Normal"/>
    <w:link w:val="BalloonTextChar"/>
    <w:uiPriority w:val="99"/>
    <w:semiHidden/>
    <w:unhideWhenUsed/>
    <w:rsid w:val="00001D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1D20"/>
    <w:rPr>
      <w:rFonts w:ascii="Segoe UI" w:hAnsi="Segoe UI" w:cs="Segoe UI"/>
      <w:sz w:val="18"/>
      <w:szCs w:val="18"/>
    </w:rPr>
  </w:style>
  <w:style w:type="table" w:styleId="TableGrid">
    <w:name w:val="Table Grid"/>
    <w:basedOn w:val="TableNormal"/>
    <w:uiPriority w:val="39"/>
    <w:rsid w:val="000166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653F9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653F9D"/>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13372C"/>
    <w:rPr>
      <w:rFonts w:asciiTheme="majorHAnsi" w:eastAsiaTheme="majorEastAsia" w:hAnsiTheme="majorHAnsi" w:cstheme="majorBidi"/>
      <w:color w:val="1F4D78" w:themeColor="accent1" w:themeShade="7F"/>
      <w:sz w:val="24"/>
      <w:szCs w:val="24"/>
    </w:rPr>
  </w:style>
  <w:style w:type="table" w:styleId="PlainTable4">
    <w:name w:val="Plain Table 4"/>
    <w:basedOn w:val="TableNormal"/>
    <w:uiPriority w:val="44"/>
    <w:rsid w:val="00C741A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316802">
      <w:bodyDiv w:val="1"/>
      <w:marLeft w:val="0"/>
      <w:marRight w:val="0"/>
      <w:marTop w:val="0"/>
      <w:marBottom w:val="0"/>
      <w:divBdr>
        <w:top w:val="none" w:sz="0" w:space="0" w:color="auto"/>
        <w:left w:val="none" w:sz="0" w:space="0" w:color="auto"/>
        <w:bottom w:val="none" w:sz="0" w:space="0" w:color="auto"/>
        <w:right w:val="none" w:sz="0" w:space="0" w:color="auto"/>
      </w:divBdr>
    </w:div>
    <w:div w:id="387194357">
      <w:bodyDiv w:val="1"/>
      <w:marLeft w:val="0"/>
      <w:marRight w:val="0"/>
      <w:marTop w:val="0"/>
      <w:marBottom w:val="0"/>
      <w:divBdr>
        <w:top w:val="none" w:sz="0" w:space="0" w:color="auto"/>
        <w:left w:val="none" w:sz="0" w:space="0" w:color="auto"/>
        <w:bottom w:val="none" w:sz="0" w:space="0" w:color="auto"/>
        <w:right w:val="none" w:sz="0" w:space="0" w:color="auto"/>
      </w:divBdr>
    </w:div>
    <w:div w:id="1102535696">
      <w:bodyDiv w:val="1"/>
      <w:marLeft w:val="0"/>
      <w:marRight w:val="0"/>
      <w:marTop w:val="0"/>
      <w:marBottom w:val="0"/>
      <w:divBdr>
        <w:top w:val="none" w:sz="0" w:space="0" w:color="auto"/>
        <w:left w:val="none" w:sz="0" w:space="0" w:color="auto"/>
        <w:bottom w:val="none" w:sz="0" w:space="0" w:color="auto"/>
        <w:right w:val="none" w:sz="0" w:space="0" w:color="auto"/>
      </w:divBdr>
    </w:div>
    <w:div w:id="1591235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hyperlink" Target="http://www"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hyperlink" Target="http://docs.aws.amazon.com/gettingstarted/latest/awsgsg-intro/intro.html" TargetMode="External"/><Relationship Id="rId2" Type="http://schemas.openxmlformats.org/officeDocument/2006/relationships/numbering" Target="numbering.xml"/><Relationship Id="rId16" Type="http://schemas.openxmlformats.org/officeDocument/2006/relationships/hyperlink" Target="http://www.gesoftware.com/sites/default/files/GE-Software-Modernizing-Machine-to-Machine-Interactions.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turtlebot" TargetMode="Externa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iotcloud.github.io/"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upun\Dropbox\papers_write\mb_evaluation\results\Workbook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51281163168385"/>
          <c:y val="9.0548454170501419E-2"/>
          <c:w val="0.84453106118333454"/>
          <c:h val="0.78584926884139483"/>
        </c:manualLayout>
      </c:layout>
      <c:lineChart>
        <c:grouping val="standard"/>
        <c:varyColors val="0"/>
        <c:ser>
          <c:idx val="0"/>
          <c:order val="0"/>
          <c:tx>
            <c:strRef>
              <c:f>[Book2.xlsx]Sheet3!$A$1</c:f>
              <c:strCache>
                <c:ptCount val="1"/>
                <c:pt idx="0">
                  <c:v>Kafka</c:v>
                </c:pt>
              </c:strCache>
            </c:strRef>
          </c:tx>
          <c:spPr>
            <a:ln w="28575" cap="rnd">
              <a:solidFill>
                <a:schemeClr val="accent1"/>
              </a:solidFill>
              <a:round/>
            </a:ln>
            <a:effectLst/>
          </c:spPr>
          <c:marker>
            <c:symbol val="none"/>
          </c:marker>
          <c:val>
            <c:numRef>
              <c:f>[Book2.xlsx]Sheet3!$B$1:$IP$1</c:f>
              <c:numCache>
                <c:formatCode>General</c:formatCode>
                <c:ptCount val="249"/>
                <c:pt idx="0">
                  <c:v>14</c:v>
                </c:pt>
                <c:pt idx="1">
                  <c:v>8</c:v>
                </c:pt>
                <c:pt idx="2">
                  <c:v>9</c:v>
                </c:pt>
                <c:pt idx="3">
                  <c:v>11</c:v>
                </c:pt>
                <c:pt idx="4">
                  <c:v>7</c:v>
                </c:pt>
                <c:pt idx="5">
                  <c:v>8</c:v>
                </c:pt>
                <c:pt idx="6">
                  <c:v>6</c:v>
                </c:pt>
                <c:pt idx="7">
                  <c:v>9</c:v>
                </c:pt>
                <c:pt idx="8">
                  <c:v>7</c:v>
                </c:pt>
                <c:pt idx="9">
                  <c:v>7</c:v>
                </c:pt>
                <c:pt idx="10">
                  <c:v>89</c:v>
                </c:pt>
                <c:pt idx="11">
                  <c:v>160</c:v>
                </c:pt>
                <c:pt idx="12">
                  <c:v>7</c:v>
                </c:pt>
                <c:pt idx="13">
                  <c:v>8</c:v>
                </c:pt>
                <c:pt idx="14">
                  <c:v>6</c:v>
                </c:pt>
                <c:pt idx="15">
                  <c:v>16</c:v>
                </c:pt>
                <c:pt idx="16">
                  <c:v>7</c:v>
                </c:pt>
                <c:pt idx="17">
                  <c:v>16</c:v>
                </c:pt>
                <c:pt idx="18">
                  <c:v>7</c:v>
                </c:pt>
                <c:pt idx="19">
                  <c:v>8</c:v>
                </c:pt>
                <c:pt idx="20">
                  <c:v>7</c:v>
                </c:pt>
                <c:pt idx="21">
                  <c:v>7</c:v>
                </c:pt>
                <c:pt idx="22">
                  <c:v>6</c:v>
                </c:pt>
                <c:pt idx="23">
                  <c:v>8</c:v>
                </c:pt>
                <c:pt idx="24">
                  <c:v>8</c:v>
                </c:pt>
                <c:pt idx="25">
                  <c:v>6</c:v>
                </c:pt>
                <c:pt idx="26">
                  <c:v>8</c:v>
                </c:pt>
                <c:pt idx="27">
                  <c:v>8</c:v>
                </c:pt>
                <c:pt idx="28">
                  <c:v>8</c:v>
                </c:pt>
                <c:pt idx="29">
                  <c:v>10</c:v>
                </c:pt>
                <c:pt idx="30">
                  <c:v>9</c:v>
                </c:pt>
                <c:pt idx="31">
                  <c:v>7</c:v>
                </c:pt>
                <c:pt idx="32">
                  <c:v>10</c:v>
                </c:pt>
                <c:pt idx="33">
                  <c:v>9</c:v>
                </c:pt>
                <c:pt idx="34">
                  <c:v>137</c:v>
                </c:pt>
                <c:pt idx="35">
                  <c:v>38</c:v>
                </c:pt>
                <c:pt idx="36">
                  <c:v>8</c:v>
                </c:pt>
                <c:pt idx="37">
                  <c:v>8</c:v>
                </c:pt>
                <c:pt idx="38">
                  <c:v>10</c:v>
                </c:pt>
                <c:pt idx="39">
                  <c:v>42</c:v>
                </c:pt>
                <c:pt idx="40">
                  <c:v>7</c:v>
                </c:pt>
                <c:pt idx="41">
                  <c:v>11</c:v>
                </c:pt>
                <c:pt idx="42">
                  <c:v>8</c:v>
                </c:pt>
                <c:pt idx="43">
                  <c:v>11</c:v>
                </c:pt>
                <c:pt idx="44">
                  <c:v>8</c:v>
                </c:pt>
                <c:pt idx="45">
                  <c:v>8</c:v>
                </c:pt>
                <c:pt idx="46">
                  <c:v>8</c:v>
                </c:pt>
                <c:pt idx="47">
                  <c:v>8</c:v>
                </c:pt>
                <c:pt idx="48">
                  <c:v>9</c:v>
                </c:pt>
                <c:pt idx="49">
                  <c:v>7</c:v>
                </c:pt>
                <c:pt idx="50">
                  <c:v>5</c:v>
                </c:pt>
                <c:pt idx="51">
                  <c:v>9</c:v>
                </c:pt>
                <c:pt idx="52">
                  <c:v>24</c:v>
                </c:pt>
                <c:pt idx="53">
                  <c:v>7</c:v>
                </c:pt>
                <c:pt idx="54">
                  <c:v>7</c:v>
                </c:pt>
                <c:pt idx="55">
                  <c:v>8</c:v>
                </c:pt>
                <c:pt idx="56">
                  <c:v>8</c:v>
                </c:pt>
                <c:pt idx="57">
                  <c:v>9</c:v>
                </c:pt>
                <c:pt idx="58">
                  <c:v>7</c:v>
                </c:pt>
                <c:pt idx="59">
                  <c:v>10</c:v>
                </c:pt>
                <c:pt idx="60">
                  <c:v>70</c:v>
                </c:pt>
                <c:pt idx="61">
                  <c:v>5</c:v>
                </c:pt>
                <c:pt idx="62">
                  <c:v>6</c:v>
                </c:pt>
                <c:pt idx="63">
                  <c:v>9</c:v>
                </c:pt>
                <c:pt idx="64">
                  <c:v>9</c:v>
                </c:pt>
                <c:pt idx="65">
                  <c:v>8</c:v>
                </c:pt>
                <c:pt idx="66">
                  <c:v>43</c:v>
                </c:pt>
                <c:pt idx="67">
                  <c:v>6</c:v>
                </c:pt>
                <c:pt idx="68">
                  <c:v>6</c:v>
                </c:pt>
                <c:pt idx="69">
                  <c:v>7</c:v>
                </c:pt>
                <c:pt idx="70">
                  <c:v>7</c:v>
                </c:pt>
                <c:pt idx="71">
                  <c:v>8</c:v>
                </c:pt>
                <c:pt idx="72">
                  <c:v>8</c:v>
                </c:pt>
                <c:pt idx="73">
                  <c:v>7</c:v>
                </c:pt>
                <c:pt idx="74">
                  <c:v>9</c:v>
                </c:pt>
                <c:pt idx="75">
                  <c:v>6</c:v>
                </c:pt>
                <c:pt idx="76">
                  <c:v>9</c:v>
                </c:pt>
                <c:pt idx="77">
                  <c:v>10</c:v>
                </c:pt>
                <c:pt idx="78">
                  <c:v>8</c:v>
                </c:pt>
                <c:pt idx="79">
                  <c:v>8</c:v>
                </c:pt>
                <c:pt idx="80">
                  <c:v>8</c:v>
                </c:pt>
                <c:pt idx="81">
                  <c:v>8</c:v>
                </c:pt>
                <c:pt idx="82">
                  <c:v>6</c:v>
                </c:pt>
                <c:pt idx="83">
                  <c:v>8</c:v>
                </c:pt>
                <c:pt idx="84">
                  <c:v>12</c:v>
                </c:pt>
                <c:pt idx="85">
                  <c:v>13</c:v>
                </c:pt>
                <c:pt idx="86">
                  <c:v>66</c:v>
                </c:pt>
                <c:pt idx="87">
                  <c:v>67</c:v>
                </c:pt>
                <c:pt idx="88">
                  <c:v>31</c:v>
                </c:pt>
                <c:pt idx="89">
                  <c:v>7</c:v>
                </c:pt>
                <c:pt idx="90">
                  <c:v>8</c:v>
                </c:pt>
                <c:pt idx="91">
                  <c:v>9</c:v>
                </c:pt>
                <c:pt idx="92">
                  <c:v>9</c:v>
                </c:pt>
                <c:pt idx="93">
                  <c:v>18</c:v>
                </c:pt>
                <c:pt idx="94">
                  <c:v>95</c:v>
                </c:pt>
                <c:pt idx="95">
                  <c:v>10</c:v>
                </c:pt>
                <c:pt idx="96">
                  <c:v>7</c:v>
                </c:pt>
                <c:pt idx="97">
                  <c:v>8</c:v>
                </c:pt>
                <c:pt idx="98">
                  <c:v>7</c:v>
                </c:pt>
                <c:pt idx="99">
                  <c:v>9</c:v>
                </c:pt>
                <c:pt idx="100">
                  <c:v>8</c:v>
                </c:pt>
                <c:pt idx="101">
                  <c:v>29</c:v>
                </c:pt>
                <c:pt idx="102">
                  <c:v>8</c:v>
                </c:pt>
                <c:pt idx="103">
                  <c:v>7</c:v>
                </c:pt>
                <c:pt idx="104">
                  <c:v>7</c:v>
                </c:pt>
                <c:pt idx="105">
                  <c:v>7</c:v>
                </c:pt>
                <c:pt idx="106">
                  <c:v>8</c:v>
                </c:pt>
                <c:pt idx="107">
                  <c:v>9</c:v>
                </c:pt>
                <c:pt idx="108">
                  <c:v>65</c:v>
                </c:pt>
                <c:pt idx="109">
                  <c:v>7</c:v>
                </c:pt>
                <c:pt idx="110">
                  <c:v>6</c:v>
                </c:pt>
                <c:pt idx="111">
                  <c:v>7</c:v>
                </c:pt>
                <c:pt idx="112">
                  <c:v>7</c:v>
                </c:pt>
                <c:pt idx="113">
                  <c:v>7</c:v>
                </c:pt>
                <c:pt idx="114">
                  <c:v>21</c:v>
                </c:pt>
                <c:pt idx="115">
                  <c:v>16</c:v>
                </c:pt>
                <c:pt idx="116">
                  <c:v>7</c:v>
                </c:pt>
                <c:pt idx="117">
                  <c:v>12</c:v>
                </c:pt>
                <c:pt idx="118">
                  <c:v>15</c:v>
                </c:pt>
                <c:pt idx="119">
                  <c:v>16</c:v>
                </c:pt>
                <c:pt idx="120">
                  <c:v>10</c:v>
                </c:pt>
                <c:pt idx="121">
                  <c:v>12</c:v>
                </c:pt>
                <c:pt idx="122">
                  <c:v>6</c:v>
                </c:pt>
                <c:pt idx="123">
                  <c:v>9</c:v>
                </c:pt>
                <c:pt idx="124">
                  <c:v>8</c:v>
                </c:pt>
                <c:pt idx="125">
                  <c:v>7</c:v>
                </c:pt>
                <c:pt idx="126">
                  <c:v>6</c:v>
                </c:pt>
                <c:pt idx="127">
                  <c:v>9</c:v>
                </c:pt>
                <c:pt idx="128">
                  <c:v>8</c:v>
                </c:pt>
                <c:pt idx="129">
                  <c:v>7</c:v>
                </c:pt>
                <c:pt idx="130">
                  <c:v>9</c:v>
                </c:pt>
                <c:pt idx="131">
                  <c:v>7</c:v>
                </c:pt>
                <c:pt idx="132">
                  <c:v>105</c:v>
                </c:pt>
                <c:pt idx="133">
                  <c:v>9</c:v>
                </c:pt>
                <c:pt idx="134">
                  <c:v>10</c:v>
                </c:pt>
                <c:pt idx="135">
                  <c:v>7</c:v>
                </c:pt>
                <c:pt idx="136">
                  <c:v>9</c:v>
                </c:pt>
                <c:pt idx="137">
                  <c:v>8</c:v>
                </c:pt>
                <c:pt idx="138">
                  <c:v>8</c:v>
                </c:pt>
                <c:pt idx="139">
                  <c:v>9</c:v>
                </c:pt>
                <c:pt idx="140">
                  <c:v>7</c:v>
                </c:pt>
                <c:pt idx="141">
                  <c:v>6</c:v>
                </c:pt>
                <c:pt idx="142">
                  <c:v>7</c:v>
                </c:pt>
                <c:pt idx="143">
                  <c:v>6</c:v>
                </c:pt>
                <c:pt idx="144">
                  <c:v>9</c:v>
                </c:pt>
                <c:pt idx="145">
                  <c:v>7</c:v>
                </c:pt>
                <c:pt idx="146">
                  <c:v>9</c:v>
                </c:pt>
                <c:pt idx="147">
                  <c:v>7</c:v>
                </c:pt>
                <c:pt idx="148">
                  <c:v>8</c:v>
                </c:pt>
                <c:pt idx="149">
                  <c:v>9</c:v>
                </c:pt>
                <c:pt idx="150">
                  <c:v>7</c:v>
                </c:pt>
                <c:pt idx="151">
                  <c:v>7</c:v>
                </c:pt>
                <c:pt idx="152">
                  <c:v>8</c:v>
                </c:pt>
                <c:pt idx="153">
                  <c:v>8</c:v>
                </c:pt>
                <c:pt idx="154">
                  <c:v>7</c:v>
                </c:pt>
                <c:pt idx="155">
                  <c:v>6</c:v>
                </c:pt>
                <c:pt idx="156">
                  <c:v>7</c:v>
                </c:pt>
                <c:pt idx="157">
                  <c:v>7</c:v>
                </c:pt>
                <c:pt idx="158">
                  <c:v>9</c:v>
                </c:pt>
                <c:pt idx="159">
                  <c:v>23</c:v>
                </c:pt>
                <c:pt idx="160">
                  <c:v>113</c:v>
                </c:pt>
                <c:pt idx="161">
                  <c:v>120</c:v>
                </c:pt>
                <c:pt idx="162">
                  <c:v>115</c:v>
                </c:pt>
                <c:pt idx="163">
                  <c:v>16</c:v>
                </c:pt>
                <c:pt idx="164">
                  <c:v>5</c:v>
                </c:pt>
                <c:pt idx="165">
                  <c:v>8</c:v>
                </c:pt>
                <c:pt idx="166">
                  <c:v>9</c:v>
                </c:pt>
                <c:pt idx="167">
                  <c:v>7</c:v>
                </c:pt>
                <c:pt idx="168">
                  <c:v>8</c:v>
                </c:pt>
                <c:pt idx="169">
                  <c:v>65</c:v>
                </c:pt>
                <c:pt idx="170">
                  <c:v>8</c:v>
                </c:pt>
                <c:pt idx="171">
                  <c:v>29</c:v>
                </c:pt>
                <c:pt idx="172">
                  <c:v>5</c:v>
                </c:pt>
                <c:pt idx="173">
                  <c:v>8</c:v>
                </c:pt>
                <c:pt idx="174">
                  <c:v>6</c:v>
                </c:pt>
                <c:pt idx="175">
                  <c:v>8</c:v>
                </c:pt>
                <c:pt idx="176">
                  <c:v>7</c:v>
                </c:pt>
                <c:pt idx="177">
                  <c:v>7</c:v>
                </c:pt>
                <c:pt idx="178">
                  <c:v>8</c:v>
                </c:pt>
                <c:pt idx="179">
                  <c:v>8</c:v>
                </c:pt>
                <c:pt idx="180">
                  <c:v>10</c:v>
                </c:pt>
                <c:pt idx="181">
                  <c:v>8</c:v>
                </c:pt>
                <c:pt idx="182">
                  <c:v>7</c:v>
                </c:pt>
                <c:pt idx="183">
                  <c:v>7</c:v>
                </c:pt>
                <c:pt idx="184">
                  <c:v>10</c:v>
                </c:pt>
                <c:pt idx="185">
                  <c:v>9</c:v>
                </c:pt>
                <c:pt idx="186">
                  <c:v>7</c:v>
                </c:pt>
                <c:pt idx="187">
                  <c:v>6</c:v>
                </c:pt>
                <c:pt idx="188">
                  <c:v>9</c:v>
                </c:pt>
                <c:pt idx="189">
                  <c:v>10</c:v>
                </c:pt>
                <c:pt idx="190">
                  <c:v>77</c:v>
                </c:pt>
                <c:pt idx="191">
                  <c:v>7</c:v>
                </c:pt>
                <c:pt idx="192">
                  <c:v>6</c:v>
                </c:pt>
                <c:pt idx="193">
                  <c:v>7</c:v>
                </c:pt>
                <c:pt idx="194">
                  <c:v>7</c:v>
                </c:pt>
                <c:pt idx="195">
                  <c:v>8</c:v>
                </c:pt>
                <c:pt idx="196">
                  <c:v>9</c:v>
                </c:pt>
                <c:pt idx="197">
                  <c:v>7</c:v>
                </c:pt>
                <c:pt idx="198">
                  <c:v>8</c:v>
                </c:pt>
                <c:pt idx="199">
                  <c:v>7</c:v>
                </c:pt>
                <c:pt idx="200">
                  <c:v>8</c:v>
                </c:pt>
                <c:pt idx="201">
                  <c:v>6</c:v>
                </c:pt>
                <c:pt idx="202">
                  <c:v>8</c:v>
                </c:pt>
                <c:pt idx="203">
                  <c:v>8</c:v>
                </c:pt>
                <c:pt idx="204">
                  <c:v>10</c:v>
                </c:pt>
                <c:pt idx="205">
                  <c:v>8</c:v>
                </c:pt>
                <c:pt idx="206">
                  <c:v>6</c:v>
                </c:pt>
                <c:pt idx="207">
                  <c:v>7</c:v>
                </c:pt>
                <c:pt idx="208">
                  <c:v>7</c:v>
                </c:pt>
                <c:pt idx="209">
                  <c:v>8</c:v>
                </c:pt>
                <c:pt idx="210">
                  <c:v>8</c:v>
                </c:pt>
                <c:pt idx="211">
                  <c:v>8</c:v>
                </c:pt>
                <c:pt idx="212">
                  <c:v>161</c:v>
                </c:pt>
                <c:pt idx="213">
                  <c:v>62</c:v>
                </c:pt>
                <c:pt idx="214">
                  <c:v>62</c:v>
                </c:pt>
                <c:pt idx="215">
                  <c:v>10</c:v>
                </c:pt>
                <c:pt idx="216">
                  <c:v>6</c:v>
                </c:pt>
                <c:pt idx="217">
                  <c:v>7</c:v>
                </c:pt>
                <c:pt idx="218">
                  <c:v>7</c:v>
                </c:pt>
                <c:pt idx="219">
                  <c:v>6</c:v>
                </c:pt>
                <c:pt idx="220">
                  <c:v>7</c:v>
                </c:pt>
                <c:pt idx="221">
                  <c:v>8</c:v>
                </c:pt>
                <c:pt idx="222">
                  <c:v>12</c:v>
                </c:pt>
                <c:pt idx="223">
                  <c:v>13</c:v>
                </c:pt>
                <c:pt idx="224">
                  <c:v>4</c:v>
                </c:pt>
                <c:pt idx="225">
                  <c:v>8</c:v>
                </c:pt>
                <c:pt idx="226">
                  <c:v>24</c:v>
                </c:pt>
                <c:pt idx="227">
                  <c:v>12</c:v>
                </c:pt>
                <c:pt idx="228">
                  <c:v>7</c:v>
                </c:pt>
                <c:pt idx="229">
                  <c:v>12</c:v>
                </c:pt>
                <c:pt idx="230">
                  <c:v>7</c:v>
                </c:pt>
                <c:pt idx="231">
                  <c:v>7</c:v>
                </c:pt>
                <c:pt idx="232">
                  <c:v>7</c:v>
                </c:pt>
                <c:pt idx="233">
                  <c:v>8</c:v>
                </c:pt>
                <c:pt idx="234">
                  <c:v>16</c:v>
                </c:pt>
                <c:pt idx="235">
                  <c:v>9</c:v>
                </c:pt>
                <c:pt idx="236">
                  <c:v>5</c:v>
                </c:pt>
                <c:pt idx="237">
                  <c:v>7</c:v>
                </c:pt>
                <c:pt idx="238">
                  <c:v>116</c:v>
                </c:pt>
                <c:pt idx="239">
                  <c:v>17</c:v>
                </c:pt>
                <c:pt idx="240">
                  <c:v>10</c:v>
                </c:pt>
                <c:pt idx="241">
                  <c:v>9</c:v>
                </c:pt>
                <c:pt idx="242">
                  <c:v>6</c:v>
                </c:pt>
                <c:pt idx="243">
                  <c:v>7</c:v>
                </c:pt>
                <c:pt idx="244">
                  <c:v>8</c:v>
                </c:pt>
                <c:pt idx="245">
                  <c:v>6</c:v>
                </c:pt>
                <c:pt idx="246">
                  <c:v>10</c:v>
                </c:pt>
                <c:pt idx="247">
                  <c:v>7</c:v>
                </c:pt>
                <c:pt idx="248">
                  <c:v>8</c:v>
                </c:pt>
              </c:numCache>
            </c:numRef>
          </c:val>
          <c:smooth val="0"/>
        </c:ser>
        <c:ser>
          <c:idx val="1"/>
          <c:order val="1"/>
          <c:tx>
            <c:strRef>
              <c:f>[Book2.xlsx]Sheet3!$A$2</c:f>
              <c:strCache>
                <c:ptCount val="1"/>
                <c:pt idx="0">
                  <c:v>RabbitMQ</c:v>
                </c:pt>
              </c:strCache>
            </c:strRef>
          </c:tx>
          <c:spPr>
            <a:ln w="28575" cap="rnd">
              <a:solidFill>
                <a:schemeClr val="accent2"/>
              </a:solidFill>
              <a:round/>
            </a:ln>
            <a:effectLst/>
          </c:spPr>
          <c:marker>
            <c:symbol val="none"/>
          </c:marker>
          <c:val>
            <c:numRef>
              <c:f>[Book2.xlsx]Sheet3!$B$2:$IP$2</c:f>
              <c:numCache>
                <c:formatCode>General</c:formatCode>
                <c:ptCount val="249"/>
                <c:pt idx="0">
                  <c:v>7</c:v>
                </c:pt>
                <c:pt idx="1">
                  <c:v>6</c:v>
                </c:pt>
                <c:pt idx="2">
                  <c:v>5</c:v>
                </c:pt>
                <c:pt idx="3">
                  <c:v>5</c:v>
                </c:pt>
                <c:pt idx="4">
                  <c:v>5</c:v>
                </c:pt>
                <c:pt idx="5">
                  <c:v>6</c:v>
                </c:pt>
                <c:pt idx="6">
                  <c:v>5</c:v>
                </c:pt>
                <c:pt idx="7">
                  <c:v>5</c:v>
                </c:pt>
                <c:pt idx="8">
                  <c:v>6</c:v>
                </c:pt>
                <c:pt idx="9">
                  <c:v>6</c:v>
                </c:pt>
                <c:pt idx="10">
                  <c:v>6</c:v>
                </c:pt>
                <c:pt idx="11">
                  <c:v>6</c:v>
                </c:pt>
                <c:pt idx="12">
                  <c:v>6</c:v>
                </c:pt>
                <c:pt idx="13">
                  <c:v>5</c:v>
                </c:pt>
                <c:pt idx="14">
                  <c:v>5</c:v>
                </c:pt>
                <c:pt idx="15">
                  <c:v>5</c:v>
                </c:pt>
                <c:pt idx="16">
                  <c:v>6</c:v>
                </c:pt>
                <c:pt idx="17">
                  <c:v>5</c:v>
                </c:pt>
                <c:pt idx="18">
                  <c:v>6</c:v>
                </c:pt>
                <c:pt idx="19">
                  <c:v>7</c:v>
                </c:pt>
                <c:pt idx="20">
                  <c:v>5</c:v>
                </c:pt>
                <c:pt idx="21">
                  <c:v>5</c:v>
                </c:pt>
                <c:pt idx="22">
                  <c:v>6</c:v>
                </c:pt>
                <c:pt idx="23">
                  <c:v>7</c:v>
                </c:pt>
                <c:pt idx="24">
                  <c:v>12</c:v>
                </c:pt>
                <c:pt idx="25">
                  <c:v>6</c:v>
                </c:pt>
                <c:pt idx="26">
                  <c:v>6</c:v>
                </c:pt>
                <c:pt idx="27">
                  <c:v>6</c:v>
                </c:pt>
                <c:pt idx="28">
                  <c:v>6</c:v>
                </c:pt>
                <c:pt idx="29">
                  <c:v>5</c:v>
                </c:pt>
                <c:pt idx="30">
                  <c:v>6</c:v>
                </c:pt>
                <c:pt idx="31">
                  <c:v>5</c:v>
                </c:pt>
                <c:pt idx="32">
                  <c:v>5</c:v>
                </c:pt>
                <c:pt idx="33">
                  <c:v>6</c:v>
                </c:pt>
                <c:pt idx="34">
                  <c:v>5</c:v>
                </c:pt>
                <c:pt idx="35">
                  <c:v>5</c:v>
                </c:pt>
                <c:pt idx="36">
                  <c:v>6</c:v>
                </c:pt>
                <c:pt idx="37">
                  <c:v>5</c:v>
                </c:pt>
                <c:pt idx="38">
                  <c:v>5</c:v>
                </c:pt>
                <c:pt idx="39">
                  <c:v>11</c:v>
                </c:pt>
                <c:pt idx="40">
                  <c:v>6</c:v>
                </c:pt>
                <c:pt idx="41">
                  <c:v>6</c:v>
                </c:pt>
                <c:pt idx="42">
                  <c:v>5</c:v>
                </c:pt>
                <c:pt idx="43">
                  <c:v>5</c:v>
                </c:pt>
                <c:pt idx="44">
                  <c:v>6</c:v>
                </c:pt>
                <c:pt idx="45">
                  <c:v>10</c:v>
                </c:pt>
                <c:pt idx="46">
                  <c:v>6</c:v>
                </c:pt>
                <c:pt idx="47">
                  <c:v>6</c:v>
                </c:pt>
                <c:pt idx="48">
                  <c:v>5</c:v>
                </c:pt>
                <c:pt idx="49">
                  <c:v>6</c:v>
                </c:pt>
                <c:pt idx="50">
                  <c:v>7</c:v>
                </c:pt>
                <c:pt idx="51">
                  <c:v>6</c:v>
                </c:pt>
                <c:pt idx="52">
                  <c:v>5</c:v>
                </c:pt>
                <c:pt idx="53">
                  <c:v>6</c:v>
                </c:pt>
                <c:pt idx="54">
                  <c:v>6</c:v>
                </c:pt>
                <c:pt idx="55">
                  <c:v>5</c:v>
                </c:pt>
                <c:pt idx="56">
                  <c:v>5</c:v>
                </c:pt>
                <c:pt idx="57">
                  <c:v>6</c:v>
                </c:pt>
                <c:pt idx="58">
                  <c:v>6</c:v>
                </c:pt>
                <c:pt idx="59">
                  <c:v>5</c:v>
                </c:pt>
                <c:pt idx="60">
                  <c:v>6</c:v>
                </c:pt>
                <c:pt idx="61">
                  <c:v>6</c:v>
                </c:pt>
                <c:pt idx="62">
                  <c:v>5</c:v>
                </c:pt>
                <c:pt idx="63">
                  <c:v>5</c:v>
                </c:pt>
                <c:pt idx="64">
                  <c:v>5</c:v>
                </c:pt>
                <c:pt idx="65">
                  <c:v>6</c:v>
                </c:pt>
                <c:pt idx="66">
                  <c:v>5</c:v>
                </c:pt>
                <c:pt idx="67">
                  <c:v>10</c:v>
                </c:pt>
                <c:pt idx="68">
                  <c:v>5</c:v>
                </c:pt>
                <c:pt idx="69">
                  <c:v>6</c:v>
                </c:pt>
                <c:pt idx="70">
                  <c:v>12</c:v>
                </c:pt>
                <c:pt idx="71">
                  <c:v>5</c:v>
                </c:pt>
                <c:pt idx="72">
                  <c:v>6</c:v>
                </c:pt>
                <c:pt idx="73">
                  <c:v>9</c:v>
                </c:pt>
                <c:pt idx="74">
                  <c:v>12</c:v>
                </c:pt>
                <c:pt idx="75">
                  <c:v>5</c:v>
                </c:pt>
                <c:pt idx="76">
                  <c:v>5</c:v>
                </c:pt>
                <c:pt idx="77">
                  <c:v>8</c:v>
                </c:pt>
                <c:pt idx="78">
                  <c:v>8</c:v>
                </c:pt>
                <c:pt idx="79">
                  <c:v>5</c:v>
                </c:pt>
                <c:pt idx="80">
                  <c:v>5</c:v>
                </c:pt>
                <c:pt idx="81">
                  <c:v>5</c:v>
                </c:pt>
                <c:pt idx="82">
                  <c:v>8</c:v>
                </c:pt>
                <c:pt idx="83">
                  <c:v>26</c:v>
                </c:pt>
                <c:pt idx="84">
                  <c:v>6</c:v>
                </c:pt>
                <c:pt idx="85">
                  <c:v>5</c:v>
                </c:pt>
                <c:pt idx="86">
                  <c:v>6</c:v>
                </c:pt>
                <c:pt idx="87">
                  <c:v>5</c:v>
                </c:pt>
                <c:pt idx="88">
                  <c:v>5</c:v>
                </c:pt>
                <c:pt idx="89">
                  <c:v>5</c:v>
                </c:pt>
                <c:pt idx="90">
                  <c:v>6</c:v>
                </c:pt>
                <c:pt idx="91">
                  <c:v>6</c:v>
                </c:pt>
                <c:pt idx="92">
                  <c:v>6</c:v>
                </c:pt>
                <c:pt idx="93">
                  <c:v>5</c:v>
                </c:pt>
                <c:pt idx="94">
                  <c:v>6</c:v>
                </c:pt>
                <c:pt idx="95">
                  <c:v>5</c:v>
                </c:pt>
                <c:pt idx="96">
                  <c:v>6</c:v>
                </c:pt>
                <c:pt idx="97">
                  <c:v>5</c:v>
                </c:pt>
                <c:pt idx="98">
                  <c:v>5</c:v>
                </c:pt>
                <c:pt idx="99">
                  <c:v>6</c:v>
                </c:pt>
                <c:pt idx="100">
                  <c:v>16</c:v>
                </c:pt>
                <c:pt idx="101">
                  <c:v>6</c:v>
                </c:pt>
                <c:pt idx="102">
                  <c:v>5</c:v>
                </c:pt>
                <c:pt idx="103">
                  <c:v>6</c:v>
                </c:pt>
                <c:pt idx="104">
                  <c:v>6</c:v>
                </c:pt>
                <c:pt idx="105">
                  <c:v>5</c:v>
                </c:pt>
                <c:pt idx="106">
                  <c:v>6</c:v>
                </c:pt>
                <c:pt idx="107">
                  <c:v>5</c:v>
                </c:pt>
                <c:pt idx="108">
                  <c:v>6</c:v>
                </c:pt>
                <c:pt idx="109">
                  <c:v>5</c:v>
                </c:pt>
                <c:pt idx="110">
                  <c:v>6</c:v>
                </c:pt>
                <c:pt idx="111">
                  <c:v>6</c:v>
                </c:pt>
                <c:pt idx="112">
                  <c:v>6</c:v>
                </c:pt>
                <c:pt idx="113">
                  <c:v>5</c:v>
                </c:pt>
                <c:pt idx="114">
                  <c:v>6</c:v>
                </c:pt>
                <c:pt idx="115">
                  <c:v>6</c:v>
                </c:pt>
                <c:pt idx="116">
                  <c:v>9</c:v>
                </c:pt>
                <c:pt idx="117">
                  <c:v>6</c:v>
                </c:pt>
                <c:pt idx="118">
                  <c:v>5</c:v>
                </c:pt>
                <c:pt idx="119">
                  <c:v>10</c:v>
                </c:pt>
                <c:pt idx="120">
                  <c:v>5</c:v>
                </c:pt>
                <c:pt idx="121">
                  <c:v>6</c:v>
                </c:pt>
                <c:pt idx="122">
                  <c:v>6</c:v>
                </c:pt>
                <c:pt idx="123">
                  <c:v>8</c:v>
                </c:pt>
                <c:pt idx="124">
                  <c:v>5</c:v>
                </c:pt>
                <c:pt idx="125">
                  <c:v>6</c:v>
                </c:pt>
                <c:pt idx="126">
                  <c:v>6</c:v>
                </c:pt>
                <c:pt idx="127">
                  <c:v>8</c:v>
                </c:pt>
                <c:pt idx="128">
                  <c:v>8</c:v>
                </c:pt>
                <c:pt idx="129">
                  <c:v>12</c:v>
                </c:pt>
                <c:pt idx="130">
                  <c:v>6</c:v>
                </c:pt>
                <c:pt idx="131">
                  <c:v>5</c:v>
                </c:pt>
                <c:pt idx="132">
                  <c:v>9</c:v>
                </c:pt>
                <c:pt idx="133">
                  <c:v>6</c:v>
                </c:pt>
                <c:pt idx="134">
                  <c:v>8</c:v>
                </c:pt>
                <c:pt idx="135">
                  <c:v>6</c:v>
                </c:pt>
                <c:pt idx="136">
                  <c:v>6</c:v>
                </c:pt>
                <c:pt idx="137">
                  <c:v>6</c:v>
                </c:pt>
                <c:pt idx="138">
                  <c:v>5</c:v>
                </c:pt>
                <c:pt idx="139">
                  <c:v>5</c:v>
                </c:pt>
                <c:pt idx="140">
                  <c:v>9</c:v>
                </c:pt>
                <c:pt idx="141">
                  <c:v>12</c:v>
                </c:pt>
                <c:pt idx="142">
                  <c:v>5</c:v>
                </c:pt>
                <c:pt idx="143">
                  <c:v>6</c:v>
                </c:pt>
                <c:pt idx="144">
                  <c:v>6</c:v>
                </c:pt>
                <c:pt idx="145">
                  <c:v>8</c:v>
                </c:pt>
                <c:pt idx="146">
                  <c:v>6</c:v>
                </c:pt>
                <c:pt idx="147">
                  <c:v>9</c:v>
                </c:pt>
                <c:pt idx="148">
                  <c:v>9</c:v>
                </c:pt>
                <c:pt idx="149">
                  <c:v>12</c:v>
                </c:pt>
                <c:pt idx="150">
                  <c:v>6</c:v>
                </c:pt>
                <c:pt idx="151">
                  <c:v>5</c:v>
                </c:pt>
                <c:pt idx="152">
                  <c:v>6</c:v>
                </c:pt>
                <c:pt idx="153">
                  <c:v>5</c:v>
                </c:pt>
                <c:pt idx="154">
                  <c:v>6</c:v>
                </c:pt>
                <c:pt idx="155">
                  <c:v>6</c:v>
                </c:pt>
                <c:pt idx="156">
                  <c:v>9</c:v>
                </c:pt>
                <c:pt idx="157">
                  <c:v>6</c:v>
                </c:pt>
                <c:pt idx="158">
                  <c:v>6</c:v>
                </c:pt>
                <c:pt idx="159">
                  <c:v>5</c:v>
                </c:pt>
                <c:pt idx="160">
                  <c:v>6</c:v>
                </c:pt>
                <c:pt idx="161">
                  <c:v>6</c:v>
                </c:pt>
                <c:pt idx="162">
                  <c:v>6</c:v>
                </c:pt>
                <c:pt idx="163">
                  <c:v>8</c:v>
                </c:pt>
                <c:pt idx="164">
                  <c:v>6</c:v>
                </c:pt>
                <c:pt idx="165">
                  <c:v>6</c:v>
                </c:pt>
                <c:pt idx="166">
                  <c:v>5</c:v>
                </c:pt>
                <c:pt idx="167">
                  <c:v>5</c:v>
                </c:pt>
                <c:pt idx="168">
                  <c:v>6</c:v>
                </c:pt>
                <c:pt idx="169">
                  <c:v>9</c:v>
                </c:pt>
                <c:pt idx="170">
                  <c:v>5</c:v>
                </c:pt>
                <c:pt idx="171">
                  <c:v>6</c:v>
                </c:pt>
                <c:pt idx="172">
                  <c:v>6</c:v>
                </c:pt>
                <c:pt idx="173">
                  <c:v>5</c:v>
                </c:pt>
                <c:pt idx="174">
                  <c:v>5</c:v>
                </c:pt>
                <c:pt idx="175">
                  <c:v>6</c:v>
                </c:pt>
                <c:pt idx="176">
                  <c:v>10</c:v>
                </c:pt>
                <c:pt idx="177">
                  <c:v>6</c:v>
                </c:pt>
                <c:pt idx="178">
                  <c:v>5</c:v>
                </c:pt>
                <c:pt idx="179">
                  <c:v>6</c:v>
                </c:pt>
                <c:pt idx="180">
                  <c:v>6</c:v>
                </c:pt>
                <c:pt idx="181">
                  <c:v>6</c:v>
                </c:pt>
                <c:pt idx="182">
                  <c:v>5</c:v>
                </c:pt>
                <c:pt idx="183">
                  <c:v>6</c:v>
                </c:pt>
                <c:pt idx="184">
                  <c:v>7</c:v>
                </c:pt>
                <c:pt idx="185">
                  <c:v>5</c:v>
                </c:pt>
                <c:pt idx="186">
                  <c:v>6</c:v>
                </c:pt>
                <c:pt idx="187">
                  <c:v>6</c:v>
                </c:pt>
                <c:pt idx="188">
                  <c:v>6</c:v>
                </c:pt>
                <c:pt idx="189">
                  <c:v>5</c:v>
                </c:pt>
                <c:pt idx="190">
                  <c:v>6</c:v>
                </c:pt>
                <c:pt idx="191">
                  <c:v>6</c:v>
                </c:pt>
                <c:pt idx="192">
                  <c:v>5</c:v>
                </c:pt>
                <c:pt idx="193">
                  <c:v>6</c:v>
                </c:pt>
                <c:pt idx="194">
                  <c:v>6</c:v>
                </c:pt>
                <c:pt idx="195">
                  <c:v>5</c:v>
                </c:pt>
                <c:pt idx="196">
                  <c:v>5</c:v>
                </c:pt>
                <c:pt idx="197">
                  <c:v>7</c:v>
                </c:pt>
                <c:pt idx="198">
                  <c:v>6</c:v>
                </c:pt>
                <c:pt idx="199">
                  <c:v>5</c:v>
                </c:pt>
                <c:pt idx="200">
                  <c:v>5</c:v>
                </c:pt>
                <c:pt idx="201">
                  <c:v>6</c:v>
                </c:pt>
                <c:pt idx="202">
                  <c:v>7</c:v>
                </c:pt>
                <c:pt idx="203">
                  <c:v>5</c:v>
                </c:pt>
                <c:pt idx="204">
                  <c:v>5</c:v>
                </c:pt>
                <c:pt idx="205">
                  <c:v>6</c:v>
                </c:pt>
                <c:pt idx="206">
                  <c:v>5</c:v>
                </c:pt>
                <c:pt idx="207">
                  <c:v>5</c:v>
                </c:pt>
                <c:pt idx="208">
                  <c:v>5</c:v>
                </c:pt>
                <c:pt idx="209">
                  <c:v>6</c:v>
                </c:pt>
                <c:pt idx="210">
                  <c:v>5</c:v>
                </c:pt>
                <c:pt idx="211">
                  <c:v>5</c:v>
                </c:pt>
                <c:pt idx="212">
                  <c:v>6</c:v>
                </c:pt>
                <c:pt idx="213">
                  <c:v>5</c:v>
                </c:pt>
                <c:pt idx="214">
                  <c:v>5</c:v>
                </c:pt>
                <c:pt idx="215">
                  <c:v>6</c:v>
                </c:pt>
                <c:pt idx="216">
                  <c:v>6</c:v>
                </c:pt>
                <c:pt idx="217">
                  <c:v>5</c:v>
                </c:pt>
                <c:pt idx="218">
                  <c:v>5</c:v>
                </c:pt>
                <c:pt idx="219">
                  <c:v>7</c:v>
                </c:pt>
                <c:pt idx="220">
                  <c:v>5</c:v>
                </c:pt>
                <c:pt idx="221">
                  <c:v>5</c:v>
                </c:pt>
                <c:pt idx="222">
                  <c:v>5</c:v>
                </c:pt>
                <c:pt idx="223">
                  <c:v>6</c:v>
                </c:pt>
                <c:pt idx="224">
                  <c:v>6</c:v>
                </c:pt>
                <c:pt idx="225">
                  <c:v>5</c:v>
                </c:pt>
                <c:pt idx="226">
                  <c:v>5</c:v>
                </c:pt>
                <c:pt idx="227">
                  <c:v>7</c:v>
                </c:pt>
                <c:pt idx="228">
                  <c:v>5</c:v>
                </c:pt>
                <c:pt idx="229">
                  <c:v>6</c:v>
                </c:pt>
                <c:pt idx="230">
                  <c:v>6</c:v>
                </c:pt>
                <c:pt idx="231">
                  <c:v>6</c:v>
                </c:pt>
                <c:pt idx="232">
                  <c:v>5</c:v>
                </c:pt>
                <c:pt idx="233">
                  <c:v>6</c:v>
                </c:pt>
                <c:pt idx="234">
                  <c:v>6</c:v>
                </c:pt>
                <c:pt idx="235">
                  <c:v>4</c:v>
                </c:pt>
                <c:pt idx="236">
                  <c:v>5</c:v>
                </c:pt>
                <c:pt idx="237">
                  <c:v>6</c:v>
                </c:pt>
                <c:pt idx="238">
                  <c:v>6</c:v>
                </c:pt>
                <c:pt idx="239">
                  <c:v>5</c:v>
                </c:pt>
                <c:pt idx="240">
                  <c:v>6</c:v>
                </c:pt>
                <c:pt idx="241">
                  <c:v>8</c:v>
                </c:pt>
                <c:pt idx="242">
                  <c:v>5</c:v>
                </c:pt>
                <c:pt idx="243">
                  <c:v>6</c:v>
                </c:pt>
                <c:pt idx="244">
                  <c:v>6</c:v>
                </c:pt>
                <c:pt idx="245">
                  <c:v>6</c:v>
                </c:pt>
                <c:pt idx="246">
                  <c:v>6</c:v>
                </c:pt>
                <c:pt idx="247">
                  <c:v>6</c:v>
                </c:pt>
                <c:pt idx="248">
                  <c:v>6</c:v>
                </c:pt>
              </c:numCache>
            </c:numRef>
          </c:val>
          <c:smooth val="0"/>
        </c:ser>
        <c:dLbls>
          <c:showLegendKey val="0"/>
          <c:showVal val="0"/>
          <c:showCatName val="0"/>
          <c:showSerName val="0"/>
          <c:showPercent val="0"/>
          <c:showBubbleSize val="0"/>
        </c:dLbls>
        <c:smooth val="0"/>
        <c:axId val="335861120"/>
        <c:axId val="335856080"/>
      </c:lineChart>
      <c:catAx>
        <c:axId val="335861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ssages over 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one"/>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856080"/>
        <c:crosses val="autoZero"/>
        <c:auto val="1"/>
        <c:lblAlgn val="ctr"/>
        <c:lblOffset val="100"/>
        <c:noMultiLvlLbl val="0"/>
      </c:catAx>
      <c:valAx>
        <c:axId val="33585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in</a:t>
                </a:r>
                <a:r>
                  <a:rPr lang="en-US" baseline="0"/>
                  <a:t>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5861120"/>
        <c:crosses val="autoZero"/>
        <c:crossBetween val="between"/>
      </c:valAx>
      <c:spPr>
        <a:noFill/>
        <a:ln>
          <a:noFill/>
        </a:ln>
        <a:effectLst/>
      </c:spPr>
    </c:plotArea>
    <c:legend>
      <c:legendPos val="b"/>
      <c:layout>
        <c:manualLayout>
          <c:xMode val="edge"/>
          <c:yMode val="edge"/>
          <c:x val="0.39213966526138916"/>
          <c:y val="6.8429155852725118E-2"/>
          <c:w val="0.55522621995196775"/>
          <c:h val="8.364374075022325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6855880176708"/>
          <c:y val="5.5161544523246654E-2"/>
          <c:w val="0.81174441411316234"/>
          <c:h val="0.78678791037645113"/>
        </c:manualLayout>
      </c:layout>
      <c:lineChart>
        <c:grouping val="standard"/>
        <c:varyColors val="0"/>
        <c:ser>
          <c:idx val="0"/>
          <c:order val="0"/>
          <c:spPr>
            <a:ln w="19050" cap="rnd">
              <a:solidFill>
                <a:schemeClr val="tx1">
                  <a:lumMod val="75000"/>
                  <a:lumOff val="25000"/>
                </a:schemeClr>
              </a:solidFill>
              <a:round/>
            </a:ln>
            <a:effectLst/>
          </c:spPr>
          <c:marker>
            <c:symbol val="none"/>
          </c:marker>
          <c:val>
            <c:numRef>
              <c:f>kafka!$A$1:$A$1500</c:f>
              <c:numCache>
                <c:formatCode>General</c:formatCode>
                <c:ptCount val="1500"/>
                <c:pt idx="0">
                  <c:v>45</c:v>
                </c:pt>
                <c:pt idx="1">
                  <c:v>46</c:v>
                </c:pt>
                <c:pt idx="2">
                  <c:v>28</c:v>
                </c:pt>
                <c:pt idx="3">
                  <c:v>33</c:v>
                </c:pt>
                <c:pt idx="4">
                  <c:v>31</c:v>
                </c:pt>
                <c:pt idx="5">
                  <c:v>29</c:v>
                </c:pt>
                <c:pt idx="6">
                  <c:v>26</c:v>
                </c:pt>
                <c:pt idx="7">
                  <c:v>29</c:v>
                </c:pt>
                <c:pt idx="8">
                  <c:v>29</c:v>
                </c:pt>
                <c:pt idx="9">
                  <c:v>37</c:v>
                </c:pt>
                <c:pt idx="10">
                  <c:v>27</c:v>
                </c:pt>
                <c:pt idx="11">
                  <c:v>31</c:v>
                </c:pt>
                <c:pt idx="12">
                  <c:v>27</c:v>
                </c:pt>
                <c:pt idx="13">
                  <c:v>34</c:v>
                </c:pt>
                <c:pt idx="14">
                  <c:v>35</c:v>
                </c:pt>
                <c:pt idx="15">
                  <c:v>33</c:v>
                </c:pt>
                <c:pt idx="16">
                  <c:v>27</c:v>
                </c:pt>
                <c:pt idx="17">
                  <c:v>25</c:v>
                </c:pt>
                <c:pt idx="18">
                  <c:v>31</c:v>
                </c:pt>
                <c:pt idx="19">
                  <c:v>28</c:v>
                </c:pt>
                <c:pt idx="20">
                  <c:v>25</c:v>
                </c:pt>
                <c:pt idx="21">
                  <c:v>25</c:v>
                </c:pt>
                <c:pt idx="22">
                  <c:v>29</c:v>
                </c:pt>
                <c:pt idx="23">
                  <c:v>28</c:v>
                </c:pt>
                <c:pt idx="24">
                  <c:v>26</c:v>
                </c:pt>
                <c:pt idx="25">
                  <c:v>25</c:v>
                </c:pt>
                <c:pt idx="26">
                  <c:v>29</c:v>
                </c:pt>
                <c:pt idx="27">
                  <c:v>29</c:v>
                </c:pt>
                <c:pt idx="28">
                  <c:v>27</c:v>
                </c:pt>
                <c:pt idx="29">
                  <c:v>32</c:v>
                </c:pt>
                <c:pt idx="30">
                  <c:v>30</c:v>
                </c:pt>
                <c:pt idx="31">
                  <c:v>29</c:v>
                </c:pt>
                <c:pt idx="32">
                  <c:v>27</c:v>
                </c:pt>
                <c:pt idx="33">
                  <c:v>25</c:v>
                </c:pt>
                <c:pt idx="34">
                  <c:v>31</c:v>
                </c:pt>
                <c:pt idx="35">
                  <c:v>29</c:v>
                </c:pt>
                <c:pt idx="36">
                  <c:v>26</c:v>
                </c:pt>
                <c:pt idx="37">
                  <c:v>25</c:v>
                </c:pt>
                <c:pt idx="38">
                  <c:v>29</c:v>
                </c:pt>
                <c:pt idx="39">
                  <c:v>27</c:v>
                </c:pt>
                <c:pt idx="40">
                  <c:v>33</c:v>
                </c:pt>
                <c:pt idx="41">
                  <c:v>24</c:v>
                </c:pt>
                <c:pt idx="42">
                  <c:v>29</c:v>
                </c:pt>
                <c:pt idx="43">
                  <c:v>26</c:v>
                </c:pt>
                <c:pt idx="44">
                  <c:v>25</c:v>
                </c:pt>
                <c:pt idx="45">
                  <c:v>31</c:v>
                </c:pt>
                <c:pt idx="46">
                  <c:v>29</c:v>
                </c:pt>
                <c:pt idx="47">
                  <c:v>27</c:v>
                </c:pt>
                <c:pt idx="48">
                  <c:v>26</c:v>
                </c:pt>
                <c:pt idx="49">
                  <c:v>31</c:v>
                </c:pt>
                <c:pt idx="50">
                  <c:v>29</c:v>
                </c:pt>
                <c:pt idx="51">
                  <c:v>27</c:v>
                </c:pt>
                <c:pt idx="52">
                  <c:v>25</c:v>
                </c:pt>
                <c:pt idx="53">
                  <c:v>31</c:v>
                </c:pt>
                <c:pt idx="54">
                  <c:v>30</c:v>
                </c:pt>
                <c:pt idx="55">
                  <c:v>30</c:v>
                </c:pt>
                <c:pt idx="56">
                  <c:v>25</c:v>
                </c:pt>
                <c:pt idx="57">
                  <c:v>32</c:v>
                </c:pt>
                <c:pt idx="58">
                  <c:v>23</c:v>
                </c:pt>
                <c:pt idx="59">
                  <c:v>25</c:v>
                </c:pt>
                <c:pt idx="60">
                  <c:v>26</c:v>
                </c:pt>
                <c:pt idx="61">
                  <c:v>29</c:v>
                </c:pt>
                <c:pt idx="62">
                  <c:v>27</c:v>
                </c:pt>
                <c:pt idx="63">
                  <c:v>33</c:v>
                </c:pt>
                <c:pt idx="64">
                  <c:v>26</c:v>
                </c:pt>
                <c:pt idx="65">
                  <c:v>30</c:v>
                </c:pt>
                <c:pt idx="66">
                  <c:v>27</c:v>
                </c:pt>
                <c:pt idx="67">
                  <c:v>27</c:v>
                </c:pt>
                <c:pt idx="68">
                  <c:v>25</c:v>
                </c:pt>
                <c:pt idx="69">
                  <c:v>30</c:v>
                </c:pt>
                <c:pt idx="70">
                  <c:v>29</c:v>
                </c:pt>
                <c:pt idx="71">
                  <c:v>28</c:v>
                </c:pt>
                <c:pt idx="72">
                  <c:v>27</c:v>
                </c:pt>
                <c:pt idx="73">
                  <c:v>31</c:v>
                </c:pt>
                <c:pt idx="74">
                  <c:v>30</c:v>
                </c:pt>
                <c:pt idx="75">
                  <c:v>27</c:v>
                </c:pt>
                <c:pt idx="76">
                  <c:v>26</c:v>
                </c:pt>
                <c:pt idx="77">
                  <c:v>32</c:v>
                </c:pt>
                <c:pt idx="78">
                  <c:v>30</c:v>
                </c:pt>
                <c:pt idx="79">
                  <c:v>30</c:v>
                </c:pt>
                <c:pt idx="80">
                  <c:v>24</c:v>
                </c:pt>
                <c:pt idx="81">
                  <c:v>29</c:v>
                </c:pt>
                <c:pt idx="82">
                  <c:v>29</c:v>
                </c:pt>
                <c:pt idx="83">
                  <c:v>32</c:v>
                </c:pt>
                <c:pt idx="84">
                  <c:v>32</c:v>
                </c:pt>
                <c:pt idx="85">
                  <c:v>28</c:v>
                </c:pt>
                <c:pt idx="86">
                  <c:v>31</c:v>
                </c:pt>
                <c:pt idx="87">
                  <c:v>27</c:v>
                </c:pt>
                <c:pt idx="88">
                  <c:v>25</c:v>
                </c:pt>
                <c:pt idx="89">
                  <c:v>28</c:v>
                </c:pt>
                <c:pt idx="90">
                  <c:v>29</c:v>
                </c:pt>
                <c:pt idx="91">
                  <c:v>26</c:v>
                </c:pt>
                <c:pt idx="92">
                  <c:v>25</c:v>
                </c:pt>
                <c:pt idx="93">
                  <c:v>25</c:v>
                </c:pt>
                <c:pt idx="94">
                  <c:v>29</c:v>
                </c:pt>
                <c:pt idx="95">
                  <c:v>29</c:v>
                </c:pt>
                <c:pt idx="96">
                  <c:v>26</c:v>
                </c:pt>
                <c:pt idx="97">
                  <c:v>26</c:v>
                </c:pt>
                <c:pt idx="98">
                  <c:v>31</c:v>
                </c:pt>
                <c:pt idx="99">
                  <c:v>29</c:v>
                </c:pt>
                <c:pt idx="100">
                  <c:v>37</c:v>
                </c:pt>
                <c:pt idx="101">
                  <c:v>32</c:v>
                </c:pt>
                <c:pt idx="102">
                  <c:v>30</c:v>
                </c:pt>
                <c:pt idx="103">
                  <c:v>28</c:v>
                </c:pt>
                <c:pt idx="104">
                  <c:v>25</c:v>
                </c:pt>
                <c:pt idx="105">
                  <c:v>30</c:v>
                </c:pt>
                <c:pt idx="106">
                  <c:v>29</c:v>
                </c:pt>
                <c:pt idx="107">
                  <c:v>28</c:v>
                </c:pt>
                <c:pt idx="108">
                  <c:v>26</c:v>
                </c:pt>
                <c:pt idx="109">
                  <c:v>32</c:v>
                </c:pt>
                <c:pt idx="110">
                  <c:v>29</c:v>
                </c:pt>
                <c:pt idx="111">
                  <c:v>26</c:v>
                </c:pt>
                <c:pt idx="112">
                  <c:v>25</c:v>
                </c:pt>
                <c:pt idx="113">
                  <c:v>30</c:v>
                </c:pt>
                <c:pt idx="114">
                  <c:v>28</c:v>
                </c:pt>
                <c:pt idx="115">
                  <c:v>26</c:v>
                </c:pt>
                <c:pt idx="116">
                  <c:v>25</c:v>
                </c:pt>
                <c:pt idx="117">
                  <c:v>29</c:v>
                </c:pt>
                <c:pt idx="118">
                  <c:v>27</c:v>
                </c:pt>
                <c:pt idx="119">
                  <c:v>27</c:v>
                </c:pt>
                <c:pt idx="120">
                  <c:v>25</c:v>
                </c:pt>
                <c:pt idx="121">
                  <c:v>29</c:v>
                </c:pt>
                <c:pt idx="122">
                  <c:v>27</c:v>
                </c:pt>
                <c:pt idx="123">
                  <c:v>27</c:v>
                </c:pt>
                <c:pt idx="124">
                  <c:v>29</c:v>
                </c:pt>
                <c:pt idx="125">
                  <c:v>29</c:v>
                </c:pt>
                <c:pt idx="126">
                  <c:v>26</c:v>
                </c:pt>
                <c:pt idx="127">
                  <c:v>26</c:v>
                </c:pt>
                <c:pt idx="128">
                  <c:v>31</c:v>
                </c:pt>
                <c:pt idx="129">
                  <c:v>28</c:v>
                </c:pt>
                <c:pt idx="130">
                  <c:v>27</c:v>
                </c:pt>
                <c:pt idx="131">
                  <c:v>25</c:v>
                </c:pt>
                <c:pt idx="132">
                  <c:v>32</c:v>
                </c:pt>
                <c:pt idx="133">
                  <c:v>30</c:v>
                </c:pt>
                <c:pt idx="134">
                  <c:v>27</c:v>
                </c:pt>
                <c:pt idx="135">
                  <c:v>25</c:v>
                </c:pt>
                <c:pt idx="136">
                  <c:v>26</c:v>
                </c:pt>
                <c:pt idx="137">
                  <c:v>30</c:v>
                </c:pt>
                <c:pt idx="138">
                  <c:v>27</c:v>
                </c:pt>
                <c:pt idx="139">
                  <c:v>25</c:v>
                </c:pt>
                <c:pt idx="140">
                  <c:v>25</c:v>
                </c:pt>
                <c:pt idx="141">
                  <c:v>29</c:v>
                </c:pt>
                <c:pt idx="142">
                  <c:v>27</c:v>
                </c:pt>
                <c:pt idx="143">
                  <c:v>27</c:v>
                </c:pt>
                <c:pt idx="144">
                  <c:v>25</c:v>
                </c:pt>
                <c:pt idx="145">
                  <c:v>33</c:v>
                </c:pt>
                <c:pt idx="146">
                  <c:v>36</c:v>
                </c:pt>
                <c:pt idx="147">
                  <c:v>26</c:v>
                </c:pt>
                <c:pt idx="148">
                  <c:v>31</c:v>
                </c:pt>
                <c:pt idx="149">
                  <c:v>28</c:v>
                </c:pt>
                <c:pt idx="150">
                  <c:v>28</c:v>
                </c:pt>
                <c:pt idx="151">
                  <c:v>26</c:v>
                </c:pt>
                <c:pt idx="152">
                  <c:v>26</c:v>
                </c:pt>
                <c:pt idx="153">
                  <c:v>30</c:v>
                </c:pt>
                <c:pt idx="154">
                  <c:v>28</c:v>
                </c:pt>
                <c:pt idx="155">
                  <c:v>26</c:v>
                </c:pt>
                <c:pt idx="156">
                  <c:v>32</c:v>
                </c:pt>
                <c:pt idx="157">
                  <c:v>30</c:v>
                </c:pt>
                <c:pt idx="158">
                  <c:v>29</c:v>
                </c:pt>
                <c:pt idx="159">
                  <c:v>27</c:v>
                </c:pt>
                <c:pt idx="160">
                  <c:v>25</c:v>
                </c:pt>
                <c:pt idx="161">
                  <c:v>30</c:v>
                </c:pt>
                <c:pt idx="162">
                  <c:v>30</c:v>
                </c:pt>
                <c:pt idx="163">
                  <c:v>28</c:v>
                </c:pt>
                <c:pt idx="164">
                  <c:v>26</c:v>
                </c:pt>
                <c:pt idx="165">
                  <c:v>26</c:v>
                </c:pt>
                <c:pt idx="166">
                  <c:v>31</c:v>
                </c:pt>
                <c:pt idx="167">
                  <c:v>28</c:v>
                </c:pt>
                <c:pt idx="168">
                  <c:v>25</c:v>
                </c:pt>
                <c:pt idx="169">
                  <c:v>25</c:v>
                </c:pt>
                <c:pt idx="170">
                  <c:v>30</c:v>
                </c:pt>
                <c:pt idx="171">
                  <c:v>27</c:v>
                </c:pt>
                <c:pt idx="172">
                  <c:v>26</c:v>
                </c:pt>
                <c:pt idx="173">
                  <c:v>28</c:v>
                </c:pt>
                <c:pt idx="174">
                  <c:v>29</c:v>
                </c:pt>
                <c:pt idx="175">
                  <c:v>27</c:v>
                </c:pt>
                <c:pt idx="176">
                  <c:v>27</c:v>
                </c:pt>
                <c:pt idx="177">
                  <c:v>24</c:v>
                </c:pt>
                <c:pt idx="178">
                  <c:v>32</c:v>
                </c:pt>
                <c:pt idx="179">
                  <c:v>29</c:v>
                </c:pt>
                <c:pt idx="180">
                  <c:v>35</c:v>
                </c:pt>
                <c:pt idx="181">
                  <c:v>33</c:v>
                </c:pt>
                <c:pt idx="182">
                  <c:v>24</c:v>
                </c:pt>
                <c:pt idx="183">
                  <c:v>30</c:v>
                </c:pt>
                <c:pt idx="184">
                  <c:v>28</c:v>
                </c:pt>
                <c:pt idx="185">
                  <c:v>27</c:v>
                </c:pt>
                <c:pt idx="186">
                  <c:v>25</c:v>
                </c:pt>
                <c:pt idx="187">
                  <c:v>30</c:v>
                </c:pt>
                <c:pt idx="188">
                  <c:v>28</c:v>
                </c:pt>
                <c:pt idx="189">
                  <c:v>27</c:v>
                </c:pt>
                <c:pt idx="190">
                  <c:v>25</c:v>
                </c:pt>
                <c:pt idx="191">
                  <c:v>30</c:v>
                </c:pt>
                <c:pt idx="192">
                  <c:v>27</c:v>
                </c:pt>
                <c:pt idx="193">
                  <c:v>34</c:v>
                </c:pt>
                <c:pt idx="194">
                  <c:v>26</c:v>
                </c:pt>
                <c:pt idx="195">
                  <c:v>29</c:v>
                </c:pt>
                <c:pt idx="196">
                  <c:v>29</c:v>
                </c:pt>
                <c:pt idx="197">
                  <c:v>27</c:v>
                </c:pt>
                <c:pt idx="198">
                  <c:v>25</c:v>
                </c:pt>
                <c:pt idx="199">
                  <c:v>25</c:v>
                </c:pt>
                <c:pt idx="200">
                  <c:v>29</c:v>
                </c:pt>
                <c:pt idx="201">
                  <c:v>28</c:v>
                </c:pt>
                <c:pt idx="202">
                  <c:v>26</c:v>
                </c:pt>
                <c:pt idx="203">
                  <c:v>31</c:v>
                </c:pt>
                <c:pt idx="204">
                  <c:v>30</c:v>
                </c:pt>
                <c:pt idx="205">
                  <c:v>28</c:v>
                </c:pt>
                <c:pt idx="206">
                  <c:v>27</c:v>
                </c:pt>
                <c:pt idx="207">
                  <c:v>29</c:v>
                </c:pt>
                <c:pt idx="208">
                  <c:v>29</c:v>
                </c:pt>
                <c:pt idx="209">
                  <c:v>28</c:v>
                </c:pt>
                <c:pt idx="210">
                  <c:v>25</c:v>
                </c:pt>
                <c:pt idx="211">
                  <c:v>26</c:v>
                </c:pt>
                <c:pt idx="212">
                  <c:v>31</c:v>
                </c:pt>
                <c:pt idx="213">
                  <c:v>28</c:v>
                </c:pt>
                <c:pt idx="214">
                  <c:v>32</c:v>
                </c:pt>
                <c:pt idx="215">
                  <c:v>29</c:v>
                </c:pt>
                <c:pt idx="216">
                  <c:v>29</c:v>
                </c:pt>
                <c:pt idx="217">
                  <c:v>27</c:v>
                </c:pt>
                <c:pt idx="218">
                  <c:v>25</c:v>
                </c:pt>
                <c:pt idx="219">
                  <c:v>30</c:v>
                </c:pt>
                <c:pt idx="220">
                  <c:v>29</c:v>
                </c:pt>
                <c:pt idx="221">
                  <c:v>27</c:v>
                </c:pt>
                <c:pt idx="222">
                  <c:v>27</c:v>
                </c:pt>
                <c:pt idx="223">
                  <c:v>30</c:v>
                </c:pt>
                <c:pt idx="224">
                  <c:v>28</c:v>
                </c:pt>
                <c:pt idx="225">
                  <c:v>27</c:v>
                </c:pt>
                <c:pt idx="226">
                  <c:v>25</c:v>
                </c:pt>
                <c:pt idx="227">
                  <c:v>29</c:v>
                </c:pt>
                <c:pt idx="228">
                  <c:v>26</c:v>
                </c:pt>
                <c:pt idx="229">
                  <c:v>25</c:v>
                </c:pt>
                <c:pt idx="230">
                  <c:v>29</c:v>
                </c:pt>
                <c:pt idx="231">
                  <c:v>29</c:v>
                </c:pt>
                <c:pt idx="232">
                  <c:v>31</c:v>
                </c:pt>
                <c:pt idx="233">
                  <c:v>25</c:v>
                </c:pt>
                <c:pt idx="234">
                  <c:v>31</c:v>
                </c:pt>
                <c:pt idx="235">
                  <c:v>28</c:v>
                </c:pt>
                <c:pt idx="236">
                  <c:v>27</c:v>
                </c:pt>
                <c:pt idx="237">
                  <c:v>32</c:v>
                </c:pt>
                <c:pt idx="238">
                  <c:v>30</c:v>
                </c:pt>
                <c:pt idx="239">
                  <c:v>27</c:v>
                </c:pt>
                <c:pt idx="240">
                  <c:v>28</c:v>
                </c:pt>
                <c:pt idx="241">
                  <c:v>25</c:v>
                </c:pt>
                <c:pt idx="242">
                  <c:v>29</c:v>
                </c:pt>
                <c:pt idx="243">
                  <c:v>27</c:v>
                </c:pt>
                <c:pt idx="244">
                  <c:v>25</c:v>
                </c:pt>
                <c:pt idx="245">
                  <c:v>24</c:v>
                </c:pt>
                <c:pt idx="246">
                  <c:v>29</c:v>
                </c:pt>
                <c:pt idx="247">
                  <c:v>26</c:v>
                </c:pt>
                <c:pt idx="248">
                  <c:v>26</c:v>
                </c:pt>
                <c:pt idx="249">
                  <c:v>24</c:v>
                </c:pt>
                <c:pt idx="250">
                  <c:v>29</c:v>
                </c:pt>
                <c:pt idx="251">
                  <c:v>26</c:v>
                </c:pt>
                <c:pt idx="252">
                  <c:v>26</c:v>
                </c:pt>
                <c:pt idx="253">
                  <c:v>29</c:v>
                </c:pt>
                <c:pt idx="254">
                  <c:v>30</c:v>
                </c:pt>
                <c:pt idx="255">
                  <c:v>27</c:v>
                </c:pt>
                <c:pt idx="256">
                  <c:v>26</c:v>
                </c:pt>
                <c:pt idx="257">
                  <c:v>29</c:v>
                </c:pt>
                <c:pt idx="258">
                  <c:v>29</c:v>
                </c:pt>
                <c:pt idx="259">
                  <c:v>27</c:v>
                </c:pt>
                <c:pt idx="260">
                  <c:v>26</c:v>
                </c:pt>
                <c:pt idx="261">
                  <c:v>29</c:v>
                </c:pt>
                <c:pt idx="262">
                  <c:v>30</c:v>
                </c:pt>
                <c:pt idx="263">
                  <c:v>33</c:v>
                </c:pt>
                <c:pt idx="264">
                  <c:v>32</c:v>
                </c:pt>
                <c:pt idx="265">
                  <c:v>29</c:v>
                </c:pt>
                <c:pt idx="266">
                  <c:v>29</c:v>
                </c:pt>
                <c:pt idx="267">
                  <c:v>25</c:v>
                </c:pt>
                <c:pt idx="268">
                  <c:v>25</c:v>
                </c:pt>
                <c:pt idx="269">
                  <c:v>30</c:v>
                </c:pt>
                <c:pt idx="270">
                  <c:v>27</c:v>
                </c:pt>
                <c:pt idx="271">
                  <c:v>25</c:v>
                </c:pt>
                <c:pt idx="272">
                  <c:v>25</c:v>
                </c:pt>
                <c:pt idx="273">
                  <c:v>29</c:v>
                </c:pt>
                <c:pt idx="274">
                  <c:v>28</c:v>
                </c:pt>
                <c:pt idx="275">
                  <c:v>33</c:v>
                </c:pt>
                <c:pt idx="276">
                  <c:v>24</c:v>
                </c:pt>
                <c:pt idx="277">
                  <c:v>29</c:v>
                </c:pt>
                <c:pt idx="278">
                  <c:v>28</c:v>
                </c:pt>
                <c:pt idx="279">
                  <c:v>27</c:v>
                </c:pt>
                <c:pt idx="280">
                  <c:v>25</c:v>
                </c:pt>
                <c:pt idx="281">
                  <c:v>30</c:v>
                </c:pt>
                <c:pt idx="282">
                  <c:v>27</c:v>
                </c:pt>
                <c:pt idx="283">
                  <c:v>35</c:v>
                </c:pt>
                <c:pt idx="284">
                  <c:v>24</c:v>
                </c:pt>
                <c:pt idx="285">
                  <c:v>30</c:v>
                </c:pt>
                <c:pt idx="286">
                  <c:v>28</c:v>
                </c:pt>
                <c:pt idx="287">
                  <c:v>29</c:v>
                </c:pt>
                <c:pt idx="288">
                  <c:v>26</c:v>
                </c:pt>
                <c:pt idx="289">
                  <c:v>30</c:v>
                </c:pt>
                <c:pt idx="290">
                  <c:v>30</c:v>
                </c:pt>
                <c:pt idx="291">
                  <c:v>34</c:v>
                </c:pt>
                <c:pt idx="292">
                  <c:v>25</c:v>
                </c:pt>
                <c:pt idx="293">
                  <c:v>24</c:v>
                </c:pt>
                <c:pt idx="294">
                  <c:v>30</c:v>
                </c:pt>
                <c:pt idx="295">
                  <c:v>27</c:v>
                </c:pt>
                <c:pt idx="296">
                  <c:v>27</c:v>
                </c:pt>
                <c:pt idx="297">
                  <c:v>31</c:v>
                </c:pt>
                <c:pt idx="298">
                  <c:v>29</c:v>
                </c:pt>
                <c:pt idx="299">
                  <c:v>28</c:v>
                </c:pt>
                <c:pt idx="300">
                  <c:v>27</c:v>
                </c:pt>
                <c:pt idx="301">
                  <c:v>26</c:v>
                </c:pt>
                <c:pt idx="302">
                  <c:v>29</c:v>
                </c:pt>
                <c:pt idx="303">
                  <c:v>27</c:v>
                </c:pt>
                <c:pt idx="304">
                  <c:v>27</c:v>
                </c:pt>
                <c:pt idx="305">
                  <c:v>25</c:v>
                </c:pt>
                <c:pt idx="306">
                  <c:v>24</c:v>
                </c:pt>
                <c:pt idx="307">
                  <c:v>29</c:v>
                </c:pt>
                <c:pt idx="308">
                  <c:v>28</c:v>
                </c:pt>
                <c:pt idx="309">
                  <c:v>25</c:v>
                </c:pt>
                <c:pt idx="310">
                  <c:v>29</c:v>
                </c:pt>
                <c:pt idx="311">
                  <c:v>28</c:v>
                </c:pt>
                <c:pt idx="312">
                  <c:v>27</c:v>
                </c:pt>
                <c:pt idx="313">
                  <c:v>26</c:v>
                </c:pt>
                <c:pt idx="314">
                  <c:v>25</c:v>
                </c:pt>
                <c:pt idx="315">
                  <c:v>29</c:v>
                </c:pt>
                <c:pt idx="316">
                  <c:v>28</c:v>
                </c:pt>
                <c:pt idx="317">
                  <c:v>28</c:v>
                </c:pt>
                <c:pt idx="318">
                  <c:v>26</c:v>
                </c:pt>
                <c:pt idx="319">
                  <c:v>30</c:v>
                </c:pt>
                <c:pt idx="320">
                  <c:v>33</c:v>
                </c:pt>
                <c:pt idx="321">
                  <c:v>27</c:v>
                </c:pt>
                <c:pt idx="322">
                  <c:v>25</c:v>
                </c:pt>
                <c:pt idx="323">
                  <c:v>33</c:v>
                </c:pt>
                <c:pt idx="324">
                  <c:v>29</c:v>
                </c:pt>
                <c:pt idx="325">
                  <c:v>29</c:v>
                </c:pt>
                <c:pt idx="326">
                  <c:v>26</c:v>
                </c:pt>
                <c:pt idx="327">
                  <c:v>34</c:v>
                </c:pt>
                <c:pt idx="328">
                  <c:v>33</c:v>
                </c:pt>
                <c:pt idx="329">
                  <c:v>27</c:v>
                </c:pt>
                <c:pt idx="330">
                  <c:v>27</c:v>
                </c:pt>
                <c:pt idx="331">
                  <c:v>31</c:v>
                </c:pt>
                <c:pt idx="332">
                  <c:v>28</c:v>
                </c:pt>
                <c:pt idx="333">
                  <c:v>29</c:v>
                </c:pt>
                <c:pt idx="334">
                  <c:v>27</c:v>
                </c:pt>
                <c:pt idx="335">
                  <c:v>24</c:v>
                </c:pt>
                <c:pt idx="336">
                  <c:v>30</c:v>
                </c:pt>
                <c:pt idx="337">
                  <c:v>29</c:v>
                </c:pt>
                <c:pt idx="338">
                  <c:v>28</c:v>
                </c:pt>
                <c:pt idx="339">
                  <c:v>26</c:v>
                </c:pt>
                <c:pt idx="340">
                  <c:v>30</c:v>
                </c:pt>
                <c:pt idx="341">
                  <c:v>29</c:v>
                </c:pt>
                <c:pt idx="342">
                  <c:v>28</c:v>
                </c:pt>
                <c:pt idx="343">
                  <c:v>25</c:v>
                </c:pt>
                <c:pt idx="344">
                  <c:v>31</c:v>
                </c:pt>
                <c:pt idx="345">
                  <c:v>29</c:v>
                </c:pt>
                <c:pt idx="346">
                  <c:v>28</c:v>
                </c:pt>
                <c:pt idx="347">
                  <c:v>25</c:v>
                </c:pt>
                <c:pt idx="348">
                  <c:v>24</c:v>
                </c:pt>
                <c:pt idx="349">
                  <c:v>29</c:v>
                </c:pt>
                <c:pt idx="350">
                  <c:v>29</c:v>
                </c:pt>
                <c:pt idx="351">
                  <c:v>26</c:v>
                </c:pt>
                <c:pt idx="352">
                  <c:v>25</c:v>
                </c:pt>
                <c:pt idx="353">
                  <c:v>31</c:v>
                </c:pt>
                <c:pt idx="354">
                  <c:v>26</c:v>
                </c:pt>
                <c:pt idx="355">
                  <c:v>26</c:v>
                </c:pt>
                <c:pt idx="356">
                  <c:v>25</c:v>
                </c:pt>
                <c:pt idx="357">
                  <c:v>28</c:v>
                </c:pt>
                <c:pt idx="358">
                  <c:v>26</c:v>
                </c:pt>
                <c:pt idx="359">
                  <c:v>26</c:v>
                </c:pt>
                <c:pt idx="360">
                  <c:v>25</c:v>
                </c:pt>
                <c:pt idx="361">
                  <c:v>29</c:v>
                </c:pt>
                <c:pt idx="362">
                  <c:v>27</c:v>
                </c:pt>
                <c:pt idx="363">
                  <c:v>26</c:v>
                </c:pt>
                <c:pt idx="364">
                  <c:v>34</c:v>
                </c:pt>
                <c:pt idx="365">
                  <c:v>29</c:v>
                </c:pt>
                <c:pt idx="366">
                  <c:v>27</c:v>
                </c:pt>
                <c:pt idx="367">
                  <c:v>25</c:v>
                </c:pt>
                <c:pt idx="368">
                  <c:v>30</c:v>
                </c:pt>
                <c:pt idx="369">
                  <c:v>27</c:v>
                </c:pt>
                <c:pt idx="370">
                  <c:v>25</c:v>
                </c:pt>
                <c:pt idx="371">
                  <c:v>25</c:v>
                </c:pt>
                <c:pt idx="372">
                  <c:v>29</c:v>
                </c:pt>
                <c:pt idx="373">
                  <c:v>27</c:v>
                </c:pt>
                <c:pt idx="374">
                  <c:v>27</c:v>
                </c:pt>
                <c:pt idx="375">
                  <c:v>30</c:v>
                </c:pt>
                <c:pt idx="376">
                  <c:v>29</c:v>
                </c:pt>
                <c:pt idx="377">
                  <c:v>27</c:v>
                </c:pt>
                <c:pt idx="378">
                  <c:v>27</c:v>
                </c:pt>
                <c:pt idx="379">
                  <c:v>24</c:v>
                </c:pt>
                <c:pt idx="380">
                  <c:v>29</c:v>
                </c:pt>
                <c:pt idx="381">
                  <c:v>26</c:v>
                </c:pt>
                <c:pt idx="382">
                  <c:v>25</c:v>
                </c:pt>
                <c:pt idx="383">
                  <c:v>31</c:v>
                </c:pt>
                <c:pt idx="384">
                  <c:v>29</c:v>
                </c:pt>
                <c:pt idx="385">
                  <c:v>27</c:v>
                </c:pt>
                <c:pt idx="386">
                  <c:v>27</c:v>
                </c:pt>
                <c:pt idx="387">
                  <c:v>28</c:v>
                </c:pt>
                <c:pt idx="388">
                  <c:v>27</c:v>
                </c:pt>
                <c:pt idx="389">
                  <c:v>24</c:v>
                </c:pt>
                <c:pt idx="390">
                  <c:v>25</c:v>
                </c:pt>
                <c:pt idx="391">
                  <c:v>30</c:v>
                </c:pt>
                <c:pt idx="392">
                  <c:v>27</c:v>
                </c:pt>
                <c:pt idx="393">
                  <c:v>25</c:v>
                </c:pt>
                <c:pt idx="394">
                  <c:v>25</c:v>
                </c:pt>
                <c:pt idx="395">
                  <c:v>29</c:v>
                </c:pt>
                <c:pt idx="396">
                  <c:v>28</c:v>
                </c:pt>
                <c:pt idx="397">
                  <c:v>26</c:v>
                </c:pt>
                <c:pt idx="398">
                  <c:v>30</c:v>
                </c:pt>
                <c:pt idx="399">
                  <c:v>28</c:v>
                </c:pt>
                <c:pt idx="400">
                  <c:v>27</c:v>
                </c:pt>
                <c:pt idx="401">
                  <c:v>25</c:v>
                </c:pt>
                <c:pt idx="402">
                  <c:v>30</c:v>
                </c:pt>
                <c:pt idx="403">
                  <c:v>27</c:v>
                </c:pt>
                <c:pt idx="404">
                  <c:v>35</c:v>
                </c:pt>
                <c:pt idx="405">
                  <c:v>25</c:v>
                </c:pt>
                <c:pt idx="406">
                  <c:v>30</c:v>
                </c:pt>
                <c:pt idx="407">
                  <c:v>28</c:v>
                </c:pt>
                <c:pt idx="408">
                  <c:v>27</c:v>
                </c:pt>
                <c:pt idx="409">
                  <c:v>25</c:v>
                </c:pt>
                <c:pt idx="410">
                  <c:v>29</c:v>
                </c:pt>
                <c:pt idx="411">
                  <c:v>27</c:v>
                </c:pt>
                <c:pt idx="412">
                  <c:v>25</c:v>
                </c:pt>
                <c:pt idx="413">
                  <c:v>24</c:v>
                </c:pt>
                <c:pt idx="414">
                  <c:v>30</c:v>
                </c:pt>
                <c:pt idx="415">
                  <c:v>28</c:v>
                </c:pt>
                <c:pt idx="416">
                  <c:v>29</c:v>
                </c:pt>
                <c:pt idx="417">
                  <c:v>30</c:v>
                </c:pt>
                <c:pt idx="418">
                  <c:v>27</c:v>
                </c:pt>
                <c:pt idx="419">
                  <c:v>27</c:v>
                </c:pt>
                <c:pt idx="420">
                  <c:v>32</c:v>
                </c:pt>
                <c:pt idx="421">
                  <c:v>29</c:v>
                </c:pt>
                <c:pt idx="422">
                  <c:v>27</c:v>
                </c:pt>
                <c:pt idx="423">
                  <c:v>26</c:v>
                </c:pt>
                <c:pt idx="424">
                  <c:v>24</c:v>
                </c:pt>
                <c:pt idx="425">
                  <c:v>29</c:v>
                </c:pt>
                <c:pt idx="426">
                  <c:v>27</c:v>
                </c:pt>
                <c:pt idx="427">
                  <c:v>25</c:v>
                </c:pt>
                <c:pt idx="428">
                  <c:v>25</c:v>
                </c:pt>
                <c:pt idx="429">
                  <c:v>25</c:v>
                </c:pt>
                <c:pt idx="430">
                  <c:v>28</c:v>
                </c:pt>
                <c:pt idx="431">
                  <c:v>27</c:v>
                </c:pt>
                <c:pt idx="432">
                  <c:v>31</c:v>
                </c:pt>
                <c:pt idx="433">
                  <c:v>29</c:v>
                </c:pt>
                <c:pt idx="434">
                  <c:v>28</c:v>
                </c:pt>
                <c:pt idx="435">
                  <c:v>25</c:v>
                </c:pt>
                <c:pt idx="436">
                  <c:v>31</c:v>
                </c:pt>
                <c:pt idx="437">
                  <c:v>29</c:v>
                </c:pt>
                <c:pt idx="438">
                  <c:v>28</c:v>
                </c:pt>
                <c:pt idx="439">
                  <c:v>25</c:v>
                </c:pt>
                <c:pt idx="440">
                  <c:v>29</c:v>
                </c:pt>
                <c:pt idx="441">
                  <c:v>27</c:v>
                </c:pt>
                <c:pt idx="442">
                  <c:v>27</c:v>
                </c:pt>
                <c:pt idx="443">
                  <c:v>25</c:v>
                </c:pt>
                <c:pt idx="444">
                  <c:v>30</c:v>
                </c:pt>
                <c:pt idx="445">
                  <c:v>27</c:v>
                </c:pt>
                <c:pt idx="446">
                  <c:v>34</c:v>
                </c:pt>
                <c:pt idx="447">
                  <c:v>26</c:v>
                </c:pt>
                <c:pt idx="448">
                  <c:v>29</c:v>
                </c:pt>
                <c:pt idx="449">
                  <c:v>27</c:v>
                </c:pt>
                <c:pt idx="450">
                  <c:v>25</c:v>
                </c:pt>
                <c:pt idx="451">
                  <c:v>25</c:v>
                </c:pt>
                <c:pt idx="452">
                  <c:v>28</c:v>
                </c:pt>
                <c:pt idx="453">
                  <c:v>28</c:v>
                </c:pt>
                <c:pt idx="454">
                  <c:v>22</c:v>
                </c:pt>
                <c:pt idx="455">
                  <c:v>23</c:v>
                </c:pt>
                <c:pt idx="456">
                  <c:v>24</c:v>
                </c:pt>
                <c:pt idx="457">
                  <c:v>23</c:v>
                </c:pt>
                <c:pt idx="458">
                  <c:v>34</c:v>
                </c:pt>
                <c:pt idx="459">
                  <c:v>34</c:v>
                </c:pt>
                <c:pt idx="460">
                  <c:v>30</c:v>
                </c:pt>
                <c:pt idx="461">
                  <c:v>33</c:v>
                </c:pt>
                <c:pt idx="462">
                  <c:v>32</c:v>
                </c:pt>
                <c:pt idx="463">
                  <c:v>30</c:v>
                </c:pt>
                <c:pt idx="464">
                  <c:v>26</c:v>
                </c:pt>
                <c:pt idx="465">
                  <c:v>27</c:v>
                </c:pt>
                <c:pt idx="466">
                  <c:v>31</c:v>
                </c:pt>
                <c:pt idx="467">
                  <c:v>29</c:v>
                </c:pt>
                <c:pt idx="468">
                  <c:v>34</c:v>
                </c:pt>
                <c:pt idx="469">
                  <c:v>32</c:v>
                </c:pt>
                <c:pt idx="470">
                  <c:v>29</c:v>
                </c:pt>
                <c:pt idx="471">
                  <c:v>28</c:v>
                </c:pt>
                <c:pt idx="472">
                  <c:v>26</c:v>
                </c:pt>
                <c:pt idx="473">
                  <c:v>31</c:v>
                </c:pt>
                <c:pt idx="474">
                  <c:v>28</c:v>
                </c:pt>
                <c:pt idx="475">
                  <c:v>26</c:v>
                </c:pt>
                <c:pt idx="476">
                  <c:v>26</c:v>
                </c:pt>
                <c:pt idx="477">
                  <c:v>30</c:v>
                </c:pt>
                <c:pt idx="478">
                  <c:v>29</c:v>
                </c:pt>
                <c:pt idx="479">
                  <c:v>26</c:v>
                </c:pt>
                <c:pt idx="480">
                  <c:v>25</c:v>
                </c:pt>
                <c:pt idx="481">
                  <c:v>31</c:v>
                </c:pt>
                <c:pt idx="482">
                  <c:v>29</c:v>
                </c:pt>
                <c:pt idx="483">
                  <c:v>28</c:v>
                </c:pt>
                <c:pt idx="484">
                  <c:v>25</c:v>
                </c:pt>
                <c:pt idx="485">
                  <c:v>29</c:v>
                </c:pt>
                <c:pt idx="486">
                  <c:v>29</c:v>
                </c:pt>
                <c:pt idx="487">
                  <c:v>28</c:v>
                </c:pt>
                <c:pt idx="488">
                  <c:v>25</c:v>
                </c:pt>
                <c:pt idx="489">
                  <c:v>25</c:v>
                </c:pt>
                <c:pt idx="490">
                  <c:v>29</c:v>
                </c:pt>
                <c:pt idx="491">
                  <c:v>28</c:v>
                </c:pt>
                <c:pt idx="492">
                  <c:v>25</c:v>
                </c:pt>
                <c:pt idx="493">
                  <c:v>32</c:v>
                </c:pt>
                <c:pt idx="494">
                  <c:v>30</c:v>
                </c:pt>
                <c:pt idx="495">
                  <c:v>26</c:v>
                </c:pt>
                <c:pt idx="496">
                  <c:v>35</c:v>
                </c:pt>
                <c:pt idx="497">
                  <c:v>25</c:v>
                </c:pt>
                <c:pt idx="498">
                  <c:v>29</c:v>
                </c:pt>
                <c:pt idx="499">
                  <c:v>28</c:v>
                </c:pt>
                <c:pt idx="500">
                  <c:v>25</c:v>
                </c:pt>
                <c:pt idx="501">
                  <c:v>30</c:v>
                </c:pt>
                <c:pt idx="502">
                  <c:v>30</c:v>
                </c:pt>
                <c:pt idx="503">
                  <c:v>33</c:v>
                </c:pt>
                <c:pt idx="504">
                  <c:v>34</c:v>
                </c:pt>
                <c:pt idx="505">
                  <c:v>30</c:v>
                </c:pt>
                <c:pt idx="506">
                  <c:v>29</c:v>
                </c:pt>
                <c:pt idx="507">
                  <c:v>28</c:v>
                </c:pt>
                <c:pt idx="508">
                  <c:v>25</c:v>
                </c:pt>
                <c:pt idx="509">
                  <c:v>24</c:v>
                </c:pt>
                <c:pt idx="510">
                  <c:v>29</c:v>
                </c:pt>
                <c:pt idx="511">
                  <c:v>35</c:v>
                </c:pt>
                <c:pt idx="512">
                  <c:v>25</c:v>
                </c:pt>
                <c:pt idx="513">
                  <c:v>25</c:v>
                </c:pt>
                <c:pt idx="514">
                  <c:v>29</c:v>
                </c:pt>
                <c:pt idx="515">
                  <c:v>26</c:v>
                </c:pt>
                <c:pt idx="516">
                  <c:v>33</c:v>
                </c:pt>
                <c:pt idx="517">
                  <c:v>25</c:v>
                </c:pt>
                <c:pt idx="518">
                  <c:v>29</c:v>
                </c:pt>
                <c:pt idx="519">
                  <c:v>28</c:v>
                </c:pt>
                <c:pt idx="520">
                  <c:v>27</c:v>
                </c:pt>
                <c:pt idx="521">
                  <c:v>25</c:v>
                </c:pt>
                <c:pt idx="522">
                  <c:v>29</c:v>
                </c:pt>
                <c:pt idx="523">
                  <c:v>29</c:v>
                </c:pt>
                <c:pt idx="524">
                  <c:v>28</c:v>
                </c:pt>
                <c:pt idx="525">
                  <c:v>26</c:v>
                </c:pt>
                <c:pt idx="526">
                  <c:v>29</c:v>
                </c:pt>
                <c:pt idx="527">
                  <c:v>29</c:v>
                </c:pt>
                <c:pt idx="528">
                  <c:v>28</c:v>
                </c:pt>
                <c:pt idx="529">
                  <c:v>29</c:v>
                </c:pt>
                <c:pt idx="530">
                  <c:v>24</c:v>
                </c:pt>
                <c:pt idx="531">
                  <c:v>29</c:v>
                </c:pt>
                <c:pt idx="532">
                  <c:v>27</c:v>
                </c:pt>
                <c:pt idx="533">
                  <c:v>33</c:v>
                </c:pt>
                <c:pt idx="534">
                  <c:v>25</c:v>
                </c:pt>
                <c:pt idx="535">
                  <c:v>24</c:v>
                </c:pt>
                <c:pt idx="536">
                  <c:v>28</c:v>
                </c:pt>
                <c:pt idx="537">
                  <c:v>26</c:v>
                </c:pt>
                <c:pt idx="538">
                  <c:v>25</c:v>
                </c:pt>
                <c:pt idx="539">
                  <c:v>24</c:v>
                </c:pt>
                <c:pt idx="540">
                  <c:v>28</c:v>
                </c:pt>
                <c:pt idx="541">
                  <c:v>27</c:v>
                </c:pt>
                <c:pt idx="542">
                  <c:v>25</c:v>
                </c:pt>
                <c:pt idx="543">
                  <c:v>29</c:v>
                </c:pt>
                <c:pt idx="544">
                  <c:v>29</c:v>
                </c:pt>
                <c:pt idx="545">
                  <c:v>27</c:v>
                </c:pt>
                <c:pt idx="546">
                  <c:v>34</c:v>
                </c:pt>
                <c:pt idx="547">
                  <c:v>25</c:v>
                </c:pt>
                <c:pt idx="548">
                  <c:v>31</c:v>
                </c:pt>
                <c:pt idx="549">
                  <c:v>29</c:v>
                </c:pt>
                <c:pt idx="550">
                  <c:v>27</c:v>
                </c:pt>
                <c:pt idx="551">
                  <c:v>25</c:v>
                </c:pt>
                <c:pt idx="552">
                  <c:v>24</c:v>
                </c:pt>
                <c:pt idx="553">
                  <c:v>29</c:v>
                </c:pt>
                <c:pt idx="554">
                  <c:v>26</c:v>
                </c:pt>
                <c:pt idx="555">
                  <c:v>24</c:v>
                </c:pt>
                <c:pt idx="556">
                  <c:v>25</c:v>
                </c:pt>
                <c:pt idx="557">
                  <c:v>30</c:v>
                </c:pt>
                <c:pt idx="558">
                  <c:v>26</c:v>
                </c:pt>
                <c:pt idx="559">
                  <c:v>27</c:v>
                </c:pt>
                <c:pt idx="560">
                  <c:v>25</c:v>
                </c:pt>
                <c:pt idx="561">
                  <c:v>29</c:v>
                </c:pt>
                <c:pt idx="562">
                  <c:v>27</c:v>
                </c:pt>
                <c:pt idx="563">
                  <c:v>26</c:v>
                </c:pt>
                <c:pt idx="564">
                  <c:v>25</c:v>
                </c:pt>
                <c:pt idx="565">
                  <c:v>33</c:v>
                </c:pt>
                <c:pt idx="566">
                  <c:v>29</c:v>
                </c:pt>
                <c:pt idx="567">
                  <c:v>26</c:v>
                </c:pt>
                <c:pt idx="568">
                  <c:v>32</c:v>
                </c:pt>
                <c:pt idx="569">
                  <c:v>33</c:v>
                </c:pt>
                <c:pt idx="570">
                  <c:v>29</c:v>
                </c:pt>
                <c:pt idx="571">
                  <c:v>27</c:v>
                </c:pt>
                <c:pt idx="572">
                  <c:v>27</c:v>
                </c:pt>
                <c:pt idx="573">
                  <c:v>29</c:v>
                </c:pt>
                <c:pt idx="574">
                  <c:v>29</c:v>
                </c:pt>
                <c:pt idx="575">
                  <c:v>27</c:v>
                </c:pt>
                <c:pt idx="576">
                  <c:v>24</c:v>
                </c:pt>
                <c:pt idx="577">
                  <c:v>24</c:v>
                </c:pt>
                <c:pt idx="578">
                  <c:v>29</c:v>
                </c:pt>
                <c:pt idx="579">
                  <c:v>27</c:v>
                </c:pt>
                <c:pt idx="580">
                  <c:v>27</c:v>
                </c:pt>
                <c:pt idx="581">
                  <c:v>24</c:v>
                </c:pt>
                <c:pt idx="582">
                  <c:v>30</c:v>
                </c:pt>
                <c:pt idx="583">
                  <c:v>28</c:v>
                </c:pt>
                <c:pt idx="584">
                  <c:v>28</c:v>
                </c:pt>
                <c:pt idx="585">
                  <c:v>24</c:v>
                </c:pt>
                <c:pt idx="586">
                  <c:v>30</c:v>
                </c:pt>
                <c:pt idx="587">
                  <c:v>29</c:v>
                </c:pt>
                <c:pt idx="588">
                  <c:v>26</c:v>
                </c:pt>
                <c:pt idx="589">
                  <c:v>26</c:v>
                </c:pt>
                <c:pt idx="590">
                  <c:v>24</c:v>
                </c:pt>
                <c:pt idx="591">
                  <c:v>29</c:v>
                </c:pt>
                <c:pt idx="592">
                  <c:v>28</c:v>
                </c:pt>
                <c:pt idx="593">
                  <c:v>26</c:v>
                </c:pt>
                <c:pt idx="594">
                  <c:v>25</c:v>
                </c:pt>
                <c:pt idx="595">
                  <c:v>30</c:v>
                </c:pt>
                <c:pt idx="596">
                  <c:v>28</c:v>
                </c:pt>
                <c:pt idx="597">
                  <c:v>27</c:v>
                </c:pt>
                <c:pt idx="598">
                  <c:v>33</c:v>
                </c:pt>
                <c:pt idx="599">
                  <c:v>30</c:v>
                </c:pt>
                <c:pt idx="600">
                  <c:v>35</c:v>
                </c:pt>
                <c:pt idx="601">
                  <c:v>27</c:v>
                </c:pt>
                <c:pt idx="602">
                  <c:v>25</c:v>
                </c:pt>
                <c:pt idx="603">
                  <c:v>29</c:v>
                </c:pt>
                <c:pt idx="604">
                  <c:v>29</c:v>
                </c:pt>
                <c:pt idx="605">
                  <c:v>28</c:v>
                </c:pt>
                <c:pt idx="606">
                  <c:v>26</c:v>
                </c:pt>
                <c:pt idx="607">
                  <c:v>25</c:v>
                </c:pt>
                <c:pt idx="608">
                  <c:v>29</c:v>
                </c:pt>
                <c:pt idx="609">
                  <c:v>28</c:v>
                </c:pt>
                <c:pt idx="610">
                  <c:v>26</c:v>
                </c:pt>
                <c:pt idx="611">
                  <c:v>24</c:v>
                </c:pt>
                <c:pt idx="612">
                  <c:v>29</c:v>
                </c:pt>
                <c:pt idx="613">
                  <c:v>26</c:v>
                </c:pt>
                <c:pt idx="614">
                  <c:v>27</c:v>
                </c:pt>
                <c:pt idx="615">
                  <c:v>24</c:v>
                </c:pt>
                <c:pt idx="616">
                  <c:v>31</c:v>
                </c:pt>
                <c:pt idx="617">
                  <c:v>29</c:v>
                </c:pt>
                <c:pt idx="618">
                  <c:v>27</c:v>
                </c:pt>
                <c:pt idx="619">
                  <c:v>25</c:v>
                </c:pt>
                <c:pt idx="620">
                  <c:v>29</c:v>
                </c:pt>
                <c:pt idx="621">
                  <c:v>29</c:v>
                </c:pt>
                <c:pt idx="622">
                  <c:v>27</c:v>
                </c:pt>
                <c:pt idx="623">
                  <c:v>25</c:v>
                </c:pt>
                <c:pt idx="624">
                  <c:v>29</c:v>
                </c:pt>
                <c:pt idx="625">
                  <c:v>28</c:v>
                </c:pt>
                <c:pt idx="626">
                  <c:v>27</c:v>
                </c:pt>
                <c:pt idx="627">
                  <c:v>24</c:v>
                </c:pt>
                <c:pt idx="628">
                  <c:v>28</c:v>
                </c:pt>
                <c:pt idx="629">
                  <c:v>29</c:v>
                </c:pt>
                <c:pt idx="630">
                  <c:v>29</c:v>
                </c:pt>
                <c:pt idx="631">
                  <c:v>34</c:v>
                </c:pt>
                <c:pt idx="632">
                  <c:v>24</c:v>
                </c:pt>
                <c:pt idx="633">
                  <c:v>31</c:v>
                </c:pt>
                <c:pt idx="634">
                  <c:v>29</c:v>
                </c:pt>
                <c:pt idx="635">
                  <c:v>27</c:v>
                </c:pt>
                <c:pt idx="636">
                  <c:v>26</c:v>
                </c:pt>
                <c:pt idx="637">
                  <c:v>31</c:v>
                </c:pt>
                <c:pt idx="638">
                  <c:v>28</c:v>
                </c:pt>
                <c:pt idx="639">
                  <c:v>28</c:v>
                </c:pt>
                <c:pt idx="640">
                  <c:v>27</c:v>
                </c:pt>
                <c:pt idx="641">
                  <c:v>24</c:v>
                </c:pt>
                <c:pt idx="642">
                  <c:v>29</c:v>
                </c:pt>
                <c:pt idx="643">
                  <c:v>28</c:v>
                </c:pt>
                <c:pt idx="644">
                  <c:v>27</c:v>
                </c:pt>
                <c:pt idx="645">
                  <c:v>26</c:v>
                </c:pt>
                <c:pt idx="646">
                  <c:v>29</c:v>
                </c:pt>
                <c:pt idx="647">
                  <c:v>26</c:v>
                </c:pt>
                <c:pt idx="648">
                  <c:v>34</c:v>
                </c:pt>
                <c:pt idx="649">
                  <c:v>32</c:v>
                </c:pt>
                <c:pt idx="650">
                  <c:v>30</c:v>
                </c:pt>
                <c:pt idx="651">
                  <c:v>29</c:v>
                </c:pt>
                <c:pt idx="652">
                  <c:v>27</c:v>
                </c:pt>
                <c:pt idx="653">
                  <c:v>24</c:v>
                </c:pt>
                <c:pt idx="654">
                  <c:v>29</c:v>
                </c:pt>
                <c:pt idx="655">
                  <c:v>29</c:v>
                </c:pt>
                <c:pt idx="656">
                  <c:v>28</c:v>
                </c:pt>
                <c:pt idx="657">
                  <c:v>26</c:v>
                </c:pt>
                <c:pt idx="658">
                  <c:v>31</c:v>
                </c:pt>
                <c:pt idx="659">
                  <c:v>30</c:v>
                </c:pt>
                <c:pt idx="660">
                  <c:v>28</c:v>
                </c:pt>
                <c:pt idx="661">
                  <c:v>27</c:v>
                </c:pt>
                <c:pt idx="662">
                  <c:v>32</c:v>
                </c:pt>
                <c:pt idx="663">
                  <c:v>31</c:v>
                </c:pt>
                <c:pt idx="664">
                  <c:v>27</c:v>
                </c:pt>
                <c:pt idx="665">
                  <c:v>27</c:v>
                </c:pt>
                <c:pt idx="666">
                  <c:v>26</c:v>
                </c:pt>
                <c:pt idx="667">
                  <c:v>24</c:v>
                </c:pt>
                <c:pt idx="668">
                  <c:v>29</c:v>
                </c:pt>
                <c:pt idx="669">
                  <c:v>28</c:v>
                </c:pt>
                <c:pt idx="670">
                  <c:v>25</c:v>
                </c:pt>
                <c:pt idx="671">
                  <c:v>24</c:v>
                </c:pt>
                <c:pt idx="672">
                  <c:v>29</c:v>
                </c:pt>
                <c:pt idx="673">
                  <c:v>28</c:v>
                </c:pt>
                <c:pt idx="674">
                  <c:v>26</c:v>
                </c:pt>
                <c:pt idx="675">
                  <c:v>24</c:v>
                </c:pt>
                <c:pt idx="676">
                  <c:v>29</c:v>
                </c:pt>
                <c:pt idx="677">
                  <c:v>31</c:v>
                </c:pt>
                <c:pt idx="678">
                  <c:v>27</c:v>
                </c:pt>
                <c:pt idx="679">
                  <c:v>32</c:v>
                </c:pt>
                <c:pt idx="680">
                  <c:v>30</c:v>
                </c:pt>
                <c:pt idx="681">
                  <c:v>29</c:v>
                </c:pt>
                <c:pt idx="682">
                  <c:v>27</c:v>
                </c:pt>
                <c:pt idx="683">
                  <c:v>24</c:v>
                </c:pt>
                <c:pt idx="684">
                  <c:v>29</c:v>
                </c:pt>
                <c:pt idx="685">
                  <c:v>30</c:v>
                </c:pt>
                <c:pt idx="686">
                  <c:v>26</c:v>
                </c:pt>
                <c:pt idx="687">
                  <c:v>26</c:v>
                </c:pt>
                <c:pt idx="688">
                  <c:v>25</c:v>
                </c:pt>
                <c:pt idx="689">
                  <c:v>29</c:v>
                </c:pt>
                <c:pt idx="690">
                  <c:v>29</c:v>
                </c:pt>
                <c:pt idx="691">
                  <c:v>25</c:v>
                </c:pt>
                <c:pt idx="692">
                  <c:v>25</c:v>
                </c:pt>
                <c:pt idx="693">
                  <c:v>29</c:v>
                </c:pt>
                <c:pt idx="694">
                  <c:v>27</c:v>
                </c:pt>
                <c:pt idx="695">
                  <c:v>27</c:v>
                </c:pt>
                <c:pt idx="696">
                  <c:v>25</c:v>
                </c:pt>
                <c:pt idx="697">
                  <c:v>28</c:v>
                </c:pt>
                <c:pt idx="698">
                  <c:v>29</c:v>
                </c:pt>
                <c:pt idx="699">
                  <c:v>27</c:v>
                </c:pt>
                <c:pt idx="700">
                  <c:v>26</c:v>
                </c:pt>
                <c:pt idx="701">
                  <c:v>31</c:v>
                </c:pt>
                <c:pt idx="702">
                  <c:v>29</c:v>
                </c:pt>
                <c:pt idx="703">
                  <c:v>26</c:v>
                </c:pt>
                <c:pt idx="704">
                  <c:v>26</c:v>
                </c:pt>
                <c:pt idx="705">
                  <c:v>25</c:v>
                </c:pt>
                <c:pt idx="706">
                  <c:v>29</c:v>
                </c:pt>
                <c:pt idx="707">
                  <c:v>26</c:v>
                </c:pt>
                <c:pt idx="708">
                  <c:v>26</c:v>
                </c:pt>
                <c:pt idx="709">
                  <c:v>28</c:v>
                </c:pt>
                <c:pt idx="710">
                  <c:v>29</c:v>
                </c:pt>
                <c:pt idx="711">
                  <c:v>30</c:v>
                </c:pt>
                <c:pt idx="712">
                  <c:v>27</c:v>
                </c:pt>
                <c:pt idx="713">
                  <c:v>26</c:v>
                </c:pt>
                <c:pt idx="714">
                  <c:v>28</c:v>
                </c:pt>
                <c:pt idx="715">
                  <c:v>27</c:v>
                </c:pt>
                <c:pt idx="716">
                  <c:v>27</c:v>
                </c:pt>
                <c:pt idx="717">
                  <c:v>26</c:v>
                </c:pt>
                <c:pt idx="718">
                  <c:v>33</c:v>
                </c:pt>
                <c:pt idx="719">
                  <c:v>28</c:v>
                </c:pt>
                <c:pt idx="720">
                  <c:v>28</c:v>
                </c:pt>
                <c:pt idx="721">
                  <c:v>25</c:v>
                </c:pt>
                <c:pt idx="722">
                  <c:v>26</c:v>
                </c:pt>
                <c:pt idx="723">
                  <c:v>35</c:v>
                </c:pt>
                <c:pt idx="724">
                  <c:v>36</c:v>
                </c:pt>
                <c:pt idx="725">
                  <c:v>24</c:v>
                </c:pt>
                <c:pt idx="726">
                  <c:v>25</c:v>
                </c:pt>
                <c:pt idx="727">
                  <c:v>30</c:v>
                </c:pt>
                <c:pt idx="728">
                  <c:v>25</c:v>
                </c:pt>
                <c:pt idx="729">
                  <c:v>33</c:v>
                </c:pt>
                <c:pt idx="730">
                  <c:v>30</c:v>
                </c:pt>
                <c:pt idx="731">
                  <c:v>28</c:v>
                </c:pt>
                <c:pt idx="732">
                  <c:v>34</c:v>
                </c:pt>
                <c:pt idx="733">
                  <c:v>32</c:v>
                </c:pt>
                <c:pt idx="734">
                  <c:v>30</c:v>
                </c:pt>
                <c:pt idx="735">
                  <c:v>29</c:v>
                </c:pt>
                <c:pt idx="736">
                  <c:v>28</c:v>
                </c:pt>
                <c:pt idx="737">
                  <c:v>26</c:v>
                </c:pt>
                <c:pt idx="738">
                  <c:v>31</c:v>
                </c:pt>
                <c:pt idx="739">
                  <c:v>29</c:v>
                </c:pt>
                <c:pt idx="740">
                  <c:v>29</c:v>
                </c:pt>
                <c:pt idx="741">
                  <c:v>27</c:v>
                </c:pt>
                <c:pt idx="742">
                  <c:v>25</c:v>
                </c:pt>
                <c:pt idx="743">
                  <c:v>30</c:v>
                </c:pt>
                <c:pt idx="744">
                  <c:v>26</c:v>
                </c:pt>
                <c:pt idx="745">
                  <c:v>26</c:v>
                </c:pt>
                <c:pt idx="746">
                  <c:v>25</c:v>
                </c:pt>
                <c:pt idx="747">
                  <c:v>29</c:v>
                </c:pt>
                <c:pt idx="748">
                  <c:v>29</c:v>
                </c:pt>
                <c:pt idx="749">
                  <c:v>27</c:v>
                </c:pt>
                <c:pt idx="750">
                  <c:v>24</c:v>
                </c:pt>
                <c:pt idx="751">
                  <c:v>29</c:v>
                </c:pt>
                <c:pt idx="752">
                  <c:v>28</c:v>
                </c:pt>
                <c:pt idx="753">
                  <c:v>34</c:v>
                </c:pt>
                <c:pt idx="754">
                  <c:v>25</c:v>
                </c:pt>
                <c:pt idx="755">
                  <c:v>26</c:v>
                </c:pt>
                <c:pt idx="756">
                  <c:v>29</c:v>
                </c:pt>
                <c:pt idx="757">
                  <c:v>36</c:v>
                </c:pt>
                <c:pt idx="758">
                  <c:v>27</c:v>
                </c:pt>
                <c:pt idx="759">
                  <c:v>31</c:v>
                </c:pt>
                <c:pt idx="760">
                  <c:v>33</c:v>
                </c:pt>
                <c:pt idx="761">
                  <c:v>29</c:v>
                </c:pt>
                <c:pt idx="762">
                  <c:v>27</c:v>
                </c:pt>
                <c:pt idx="763">
                  <c:v>34</c:v>
                </c:pt>
                <c:pt idx="764">
                  <c:v>31</c:v>
                </c:pt>
                <c:pt idx="765">
                  <c:v>28</c:v>
                </c:pt>
                <c:pt idx="766">
                  <c:v>27</c:v>
                </c:pt>
                <c:pt idx="767">
                  <c:v>26</c:v>
                </c:pt>
                <c:pt idx="768">
                  <c:v>30</c:v>
                </c:pt>
                <c:pt idx="769">
                  <c:v>28</c:v>
                </c:pt>
                <c:pt idx="770">
                  <c:v>28</c:v>
                </c:pt>
                <c:pt idx="771">
                  <c:v>25</c:v>
                </c:pt>
                <c:pt idx="772">
                  <c:v>31</c:v>
                </c:pt>
                <c:pt idx="773">
                  <c:v>29</c:v>
                </c:pt>
                <c:pt idx="774">
                  <c:v>27</c:v>
                </c:pt>
                <c:pt idx="775">
                  <c:v>24</c:v>
                </c:pt>
                <c:pt idx="776">
                  <c:v>25</c:v>
                </c:pt>
                <c:pt idx="777">
                  <c:v>29</c:v>
                </c:pt>
                <c:pt idx="778">
                  <c:v>28</c:v>
                </c:pt>
                <c:pt idx="779">
                  <c:v>26</c:v>
                </c:pt>
                <c:pt idx="780">
                  <c:v>32</c:v>
                </c:pt>
                <c:pt idx="781">
                  <c:v>32</c:v>
                </c:pt>
                <c:pt idx="782">
                  <c:v>49</c:v>
                </c:pt>
                <c:pt idx="783">
                  <c:v>21</c:v>
                </c:pt>
                <c:pt idx="784">
                  <c:v>32</c:v>
                </c:pt>
                <c:pt idx="785">
                  <c:v>29</c:v>
                </c:pt>
                <c:pt idx="786">
                  <c:v>26</c:v>
                </c:pt>
                <c:pt idx="787">
                  <c:v>34</c:v>
                </c:pt>
                <c:pt idx="788">
                  <c:v>24</c:v>
                </c:pt>
                <c:pt idx="789">
                  <c:v>24</c:v>
                </c:pt>
                <c:pt idx="790">
                  <c:v>29</c:v>
                </c:pt>
                <c:pt idx="791">
                  <c:v>27</c:v>
                </c:pt>
                <c:pt idx="792">
                  <c:v>25</c:v>
                </c:pt>
                <c:pt idx="793">
                  <c:v>30</c:v>
                </c:pt>
                <c:pt idx="794">
                  <c:v>29</c:v>
                </c:pt>
                <c:pt idx="795">
                  <c:v>27</c:v>
                </c:pt>
                <c:pt idx="796">
                  <c:v>24</c:v>
                </c:pt>
                <c:pt idx="797">
                  <c:v>29</c:v>
                </c:pt>
                <c:pt idx="798">
                  <c:v>29</c:v>
                </c:pt>
                <c:pt idx="799">
                  <c:v>27</c:v>
                </c:pt>
                <c:pt idx="800">
                  <c:v>24</c:v>
                </c:pt>
                <c:pt idx="801">
                  <c:v>29</c:v>
                </c:pt>
                <c:pt idx="802">
                  <c:v>27</c:v>
                </c:pt>
                <c:pt idx="803">
                  <c:v>27</c:v>
                </c:pt>
                <c:pt idx="804">
                  <c:v>31</c:v>
                </c:pt>
                <c:pt idx="805">
                  <c:v>30</c:v>
                </c:pt>
                <c:pt idx="806">
                  <c:v>27</c:v>
                </c:pt>
                <c:pt idx="807">
                  <c:v>32</c:v>
                </c:pt>
                <c:pt idx="808">
                  <c:v>25</c:v>
                </c:pt>
                <c:pt idx="809">
                  <c:v>29</c:v>
                </c:pt>
                <c:pt idx="810">
                  <c:v>29</c:v>
                </c:pt>
                <c:pt idx="811">
                  <c:v>25</c:v>
                </c:pt>
                <c:pt idx="812">
                  <c:v>31</c:v>
                </c:pt>
                <c:pt idx="813">
                  <c:v>29</c:v>
                </c:pt>
                <c:pt idx="814">
                  <c:v>27</c:v>
                </c:pt>
                <c:pt idx="815">
                  <c:v>28</c:v>
                </c:pt>
                <c:pt idx="816">
                  <c:v>31</c:v>
                </c:pt>
                <c:pt idx="817">
                  <c:v>29</c:v>
                </c:pt>
                <c:pt idx="818">
                  <c:v>26</c:v>
                </c:pt>
                <c:pt idx="819">
                  <c:v>27</c:v>
                </c:pt>
                <c:pt idx="820">
                  <c:v>31</c:v>
                </c:pt>
                <c:pt idx="821">
                  <c:v>27</c:v>
                </c:pt>
                <c:pt idx="822">
                  <c:v>34</c:v>
                </c:pt>
                <c:pt idx="823">
                  <c:v>24</c:v>
                </c:pt>
                <c:pt idx="824">
                  <c:v>29</c:v>
                </c:pt>
                <c:pt idx="825">
                  <c:v>28</c:v>
                </c:pt>
                <c:pt idx="826">
                  <c:v>25</c:v>
                </c:pt>
                <c:pt idx="827">
                  <c:v>32</c:v>
                </c:pt>
                <c:pt idx="828">
                  <c:v>30</c:v>
                </c:pt>
                <c:pt idx="829">
                  <c:v>28</c:v>
                </c:pt>
                <c:pt idx="830">
                  <c:v>25</c:v>
                </c:pt>
                <c:pt idx="831">
                  <c:v>25</c:v>
                </c:pt>
                <c:pt idx="832">
                  <c:v>28</c:v>
                </c:pt>
                <c:pt idx="833">
                  <c:v>27</c:v>
                </c:pt>
                <c:pt idx="834">
                  <c:v>25</c:v>
                </c:pt>
                <c:pt idx="835">
                  <c:v>30</c:v>
                </c:pt>
                <c:pt idx="836">
                  <c:v>27</c:v>
                </c:pt>
                <c:pt idx="837">
                  <c:v>27</c:v>
                </c:pt>
                <c:pt idx="838">
                  <c:v>25</c:v>
                </c:pt>
                <c:pt idx="839">
                  <c:v>29</c:v>
                </c:pt>
                <c:pt idx="840">
                  <c:v>29</c:v>
                </c:pt>
                <c:pt idx="841">
                  <c:v>25</c:v>
                </c:pt>
                <c:pt idx="842">
                  <c:v>29</c:v>
                </c:pt>
                <c:pt idx="843">
                  <c:v>29</c:v>
                </c:pt>
                <c:pt idx="844">
                  <c:v>26</c:v>
                </c:pt>
                <c:pt idx="845">
                  <c:v>31</c:v>
                </c:pt>
                <c:pt idx="846">
                  <c:v>29</c:v>
                </c:pt>
                <c:pt idx="847">
                  <c:v>27</c:v>
                </c:pt>
                <c:pt idx="848">
                  <c:v>26</c:v>
                </c:pt>
                <c:pt idx="849">
                  <c:v>29</c:v>
                </c:pt>
                <c:pt idx="850">
                  <c:v>29</c:v>
                </c:pt>
                <c:pt idx="851">
                  <c:v>28</c:v>
                </c:pt>
                <c:pt idx="852">
                  <c:v>26</c:v>
                </c:pt>
                <c:pt idx="853">
                  <c:v>29</c:v>
                </c:pt>
                <c:pt idx="854">
                  <c:v>29</c:v>
                </c:pt>
                <c:pt idx="855">
                  <c:v>28</c:v>
                </c:pt>
                <c:pt idx="856">
                  <c:v>25</c:v>
                </c:pt>
                <c:pt idx="857">
                  <c:v>28</c:v>
                </c:pt>
                <c:pt idx="858">
                  <c:v>29</c:v>
                </c:pt>
                <c:pt idx="859">
                  <c:v>26</c:v>
                </c:pt>
                <c:pt idx="860">
                  <c:v>25</c:v>
                </c:pt>
                <c:pt idx="861">
                  <c:v>31</c:v>
                </c:pt>
                <c:pt idx="862">
                  <c:v>27</c:v>
                </c:pt>
                <c:pt idx="863">
                  <c:v>27</c:v>
                </c:pt>
                <c:pt idx="864">
                  <c:v>27</c:v>
                </c:pt>
                <c:pt idx="865">
                  <c:v>30</c:v>
                </c:pt>
                <c:pt idx="866">
                  <c:v>29</c:v>
                </c:pt>
                <c:pt idx="867">
                  <c:v>34</c:v>
                </c:pt>
                <c:pt idx="868">
                  <c:v>26</c:v>
                </c:pt>
                <c:pt idx="869">
                  <c:v>29</c:v>
                </c:pt>
                <c:pt idx="870">
                  <c:v>27</c:v>
                </c:pt>
                <c:pt idx="871">
                  <c:v>26</c:v>
                </c:pt>
                <c:pt idx="872">
                  <c:v>24</c:v>
                </c:pt>
                <c:pt idx="873">
                  <c:v>31</c:v>
                </c:pt>
                <c:pt idx="874">
                  <c:v>27</c:v>
                </c:pt>
                <c:pt idx="875">
                  <c:v>26</c:v>
                </c:pt>
                <c:pt idx="876">
                  <c:v>31</c:v>
                </c:pt>
                <c:pt idx="877">
                  <c:v>29</c:v>
                </c:pt>
                <c:pt idx="878">
                  <c:v>28</c:v>
                </c:pt>
                <c:pt idx="879">
                  <c:v>27</c:v>
                </c:pt>
                <c:pt idx="880">
                  <c:v>29</c:v>
                </c:pt>
                <c:pt idx="881">
                  <c:v>28</c:v>
                </c:pt>
                <c:pt idx="882">
                  <c:v>31</c:v>
                </c:pt>
                <c:pt idx="883">
                  <c:v>31</c:v>
                </c:pt>
                <c:pt idx="884">
                  <c:v>29</c:v>
                </c:pt>
                <c:pt idx="885">
                  <c:v>27</c:v>
                </c:pt>
                <c:pt idx="886">
                  <c:v>24</c:v>
                </c:pt>
                <c:pt idx="887">
                  <c:v>25</c:v>
                </c:pt>
                <c:pt idx="888">
                  <c:v>29</c:v>
                </c:pt>
                <c:pt idx="889">
                  <c:v>28</c:v>
                </c:pt>
                <c:pt idx="890">
                  <c:v>33</c:v>
                </c:pt>
                <c:pt idx="891">
                  <c:v>30</c:v>
                </c:pt>
                <c:pt idx="892">
                  <c:v>38</c:v>
                </c:pt>
                <c:pt idx="893">
                  <c:v>27</c:v>
                </c:pt>
                <c:pt idx="894">
                  <c:v>30</c:v>
                </c:pt>
                <c:pt idx="895">
                  <c:v>30</c:v>
                </c:pt>
                <c:pt idx="896">
                  <c:v>28</c:v>
                </c:pt>
                <c:pt idx="897">
                  <c:v>25</c:v>
                </c:pt>
                <c:pt idx="898">
                  <c:v>30</c:v>
                </c:pt>
                <c:pt idx="899">
                  <c:v>28</c:v>
                </c:pt>
                <c:pt idx="900">
                  <c:v>27</c:v>
                </c:pt>
                <c:pt idx="901">
                  <c:v>25</c:v>
                </c:pt>
                <c:pt idx="902">
                  <c:v>29</c:v>
                </c:pt>
                <c:pt idx="903">
                  <c:v>27</c:v>
                </c:pt>
                <c:pt idx="904">
                  <c:v>26</c:v>
                </c:pt>
                <c:pt idx="905">
                  <c:v>25</c:v>
                </c:pt>
                <c:pt idx="906">
                  <c:v>28</c:v>
                </c:pt>
                <c:pt idx="907">
                  <c:v>26</c:v>
                </c:pt>
                <c:pt idx="908">
                  <c:v>32</c:v>
                </c:pt>
                <c:pt idx="909">
                  <c:v>31</c:v>
                </c:pt>
                <c:pt idx="910">
                  <c:v>26</c:v>
                </c:pt>
                <c:pt idx="911">
                  <c:v>25</c:v>
                </c:pt>
                <c:pt idx="912">
                  <c:v>28</c:v>
                </c:pt>
                <c:pt idx="913">
                  <c:v>28</c:v>
                </c:pt>
                <c:pt idx="914">
                  <c:v>27</c:v>
                </c:pt>
                <c:pt idx="915">
                  <c:v>33</c:v>
                </c:pt>
                <c:pt idx="916">
                  <c:v>28</c:v>
                </c:pt>
                <c:pt idx="917">
                  <c:v>28</c:v>
                </c:pt>
                <c:pt idx="918">
                  <c:v>26</c:v>
                </c:pt>
                <c:pt idx="919">
                  <c:v>47</c:v>
                </c:pt>
                <c:pt idx="920">
                  <c:v>31</c:v>
                </c:pt>
                <c:pt idx="921">
                  <c:v>39</c:v>
                </c:pt>
                <c:pt idx="922">
                  <c:v>42</c:v>
                </c:pt>
                <c:pt idx="923">
                  <c:v>30</c:v>
                </c:pt>
                <c:pt idx="924">
                  <c:v>27</c:v>
                </c:pt>
                <c:pt idx="925">
                  <c:v>26</c:v>
                </c:pt>
                <c:pt idx="926">
                  <c:v>24</c:v>
                </c:pt>
                <c:pt idx="927">
                  <c:v>29</c:v>
                </c:pt>
                <c:pt idx="928">
                  <c:v>28</c:v>
                </c:pt>
                <c:pt idx="929">
                  <c:v>26</c:v>
                </c:pt>
                <c:pt idx="930">
                  <c:v>25</c:v>
                </c:pt>
                <c:pt idx="931">
                  <c:v>30</c:v>
                </c:pt>
                <c:pt idx="932">
                  <c:v>28</c:v>
                </c:pt>
                <c:pt idx="933">
                  <c:v>27</c:v>
                </c:pt>
                <c:pt idx="934">
                  <c:v>25</c:v>
                </c:pt>
                <c:pt idx="935">
                  <c:v>30</c:v>
                </c:pt>
                <c:pt idx="936">
                  <c:v>29</c:v>
                </c:pt>
                <c:pt idx="937">
                  <c:v>27</c:v>
                </c:pt>
                <c:pt idx="938">
                  <c:v>31</c:v>
                </c:pt>
                <c:pt idx="939">
                  <c:v>29</c:v>
                </c:pt>
                <c:pt idx="940">
                  <c:v>27</c:v>
                </c:pt>
                <c:pt idx="941">
                  <c:v>27</c:v>
                </c:pt>
                <c:pt idx="942">
                  <c:v>25</c:v>
                </c:pt>
                <c:pt idx="943">
                  <c:v>29</c:v>
                </c:pt>
                <c:pt idx="944">
                  <c:v>33</c:v>
                </c:pt>
                <c:pt idx="945">
                  <c:v>27</c:v>
                </c:pt>
                <c:pt idx="946">
                  <c:v>32</c:v>
                </c:pt>
                <c:pt idx="947">
                  <c:v>33</c:v>
                </c:pt>
                <c:pt idx="948">
                  <c:v>26</c:v>
                </c:pt>
                <c:pt idx="949">
                  <c:v>26</c:v>
                </c:pt>
                <c:pt idx="950">
                  <c:v>32</c:v>
                </c:pt>
                <c:pt idx="951">
                  <c:v>32</c:v>
                </c:pt>
                <c:pt idx="952">
                  <c:v>28</c:v>
                </c:pt>
                <c:pt idx="953">
                  <c:v>32</c:v>
                </c:pt>
                <c:pt idx="954">
                  <c:v>29</c:v>
                </c:pt>
                <c:pt idx="955">
                  <c:v>27</c:v>
                </c:pt>
                <c:pt idx="956">
                  <c:v>27</c:v>
                </c:pt>
                <c:pt idx="957">
                  <c:v>26</c:v>
                </c:pt>
                <c:pt idx="958">
                  <c:v>29</c:v>
                </c:pt>
                <c:pt idx="959">
                  <c:v>30</c:v>
                </c:pt>
                <c:pt idx="960">
                  <c:v>33</c:v>
                </c:pt>
                <c:pt idx="961">
                  <c:v>31</c:v>
                </c:pt>
                <c:pt idx="962">
                  <c:v>29</c:v>
                </c:pt>
                <c:pt idx="963">
                  <c:v>27</c:v>
                </c:pt>
                <c:pt idx="964">
                  <c:v>27</c:v>
                </c:pt>
                <c:pt idx="965">
                  <c:v>30</c:v>
                </c:pt>
                <c:pt idx="966">
                  <c:v>35</c:v>
                </c:pt>
                <c:pt idx="967">
                  <c:v>28</c:v>
                </c:pt>
                <c:pt idx="968">
                  <c:v>25</c:v>
                </c:pt>
                <c:pt idx="969">
                  <c:v>25</c:v>
                </c:pt>
                <c:pt idx="970">
                  <c:v>30</c:v>
                </c:pt>
                <c:pt idx="971">
                  <c:v>27</c:v>
                </c:pt>
                <c:pt idx="972">
                  <c:v>26</c:v>
                </c:pt>
                <c:pt idx="973">
                  <c:v>31</c:v>
                </c:pt>
                <c:pt idx="974">
                  <c:v>29</c:v>
                </c:pt>
                <c:pt idx="975">
                  <c:v>33</c:v>
                </c:pt>
                <c:pt idx="976">
                  <c:v>26</c:v>
                </c:pt>
                <c:pt idx="977">
                  <c:v>25</c:v>
                </c:pt>
                <c:pt idx="978">
                  <c:v>28</c:v>
                </c:pt>
                <c:pt idx="979">
                  <c:v>27</c:v>
                </c:pt>
                <c:pt idx="980">
                  <c:v>26</c:v>
                </c:pt>
                <c:pt idx="981">
                  <c:v>24</c:v>
                </c:pt>
                <c:pt idx="982">
                  <c:v>30</c:v>
                </c:pt>
                <c:pt idx="983">
                  <c:v>27</c:v>
                </c:pt>
                <c:pt idx="984">
                  <c:v>26</c:v>
                </c:pt>
                <c:pt idx="985">
                  <c:v>31</c:v>
                </c:pt>
                <c:pt idx="986">
                  <c:v>30</c:v>
                </c:pt>
                <c:pt idx="987">
                  <c:v>28</c:v>
                </c:pt>
                <c:pt idx="988">
                  <c:v>26</c:v>
                </c:pt>
                <c:pt idx="989">
                  <c:v>25</c:v>
                </c:pt>
                <c:pt idx="990">
                  <c:v>30</c:v>
                </c:pt>
                <c:pt idx="991">
                  <c:v>28</c:v>
                </c:pt>
                <c:pt idx="992">
                  <c:v>26</c:v>
                </c:pt>
                <c:pt idx="993">
                  <c:v>26</c:v>
                </c:pt>
                <c:pt idx="994">
                  <c:v>31</c:v>
                </c:pt>
                <c:pt idx="995">
                  <c:v>29</c:v>
                </c:pt>
                <c:pt idx="996">
                  <c:v>26</c:v>
                </c:pt>
                <c:pt idx="997">
                  <c:v>25</c:v>
                </c:pt>
                <c:pt idx="998">
                  <c:v>24</c:v>
                </c:pt>
                <c:pt idx="999">
                  <c:v>29</c:v>
                </c:pt>
                <c:pt idx="1000">
                  <c:v>26</c:v>
                </c:pt>
                <c:pt idx="1001">
                  <c:v>24</c:v>
                </c:pt>
                <c:pt idx="1002">
                  <c:v>24</c:v>
                </c:pt>
                <c:pt idx="1003">
                  <c:v>28</c:v>
                </c:pt>
                <c:pt idx="1004">
                  <c:v>26</c:v>
                </c:pt>
                <c:pt idx="1005">
                  <c:v>26</c:v>
                </c:pt>
                <c:pt idx="1006">
                  <c:v>24</c:v>
                </c:pt>
                <c:pt idx="1007">
                  <c:v>28</c:v>
                </c:pt>
                <c:pt idx="1008">
                  <c:v>28</c:v>
                </c:pt>
                <c:pt idx="1009">
                  <c:v>26</c:v>
                </c:pt>
                <c:pt idx="1010">
                  <c:v>25</c:v>
                </c:pt>
                <c:pt idx="1011">
                  <c:v>29</c:v>
                </c:pt>
                <c:pt idx="1012">
                  <c:v>28</c:v>
                </c:pt>
                <c:pt idx="1013">
                  <c:v>27</c:v>
                </c:pt>
                <c:pt idx="1014">
                  <c:v>24</c:v>
                </c:pt>
                <c:pt idx="1015">
                  <c:v>30</c:v>
                </c:pt>
                <c:pt idx="1016">
                  <c:v>29</c:v>
                </c:pt>
                <c:pt idx="1017">
                  <c:v>27</c:v>
                </c:pt>
                <c:pt idx="1018">
                  <c:v>25</c:v>
                </c:pt>
                <c:pt idx="1019">
                  <c:v>30</c:v>
                </c:pt>
                <c:pt idx="1020">
                  <c:v>29</c:v>
                </c:pt>
                <c:pt idx="1021">
                  <c:v>27</c:v>
                </c:pt>
                <c:pt idx="1022">
                  <c:v>26</c:v>
                </c:pt>
                <c:pt idx="1023">
                  <c:v>33</c:v>
                </c:pt>
                <c:pt idx="1024">
                  <c:v>29</c:v>
                </c:pt>
                <c:pt idx="1025">
                  <c:v>27</c:v>
                </c:pt>
                <c:pt idx="1026">
                  <c:v>25</c:v>
                </c:pt>
                <c:pt idx="1027">
                  <c:v>31</c:v>
                </c:pt>
                <c:pt idx="1028">
                  <c:v>29</c:v>
                </c:pt>
                <c:pt idx="1029">
                  <c:v>27</c:v>
                </c:pt>
                <c:pt idx="1030">
                  <c:v>33</c:v>
                </c:pt>
                <c:pt idx="1031">
                  <c:v>23</c:v>
                </c:pt>
                <c:pt idx="1032">
                  <c:v>29</c:v>
                </c:pt>
                <c:pt idx="1033">
                  <c:v>28</c:v>
                </c:pt>
                <c:pt idx="1034">
                  <c:v>26</c:v>
                </c:pt>
                <c:pt idx="1035">
                  <c:v>34</c:v>
                </c:pt>
                <c:pt idx="1036">
                  <c:v>31</c:v>
                </c:pt>
                <c:pt idx="1037">
                  <c:v>27</c:v>
                </c:pt>
                <c:pt idx="1038">
                  <c:v>25</c:v>
                </c:pt>
                <c:pt idx="1039">
                  <c:v>28</c:v>
                </c:pt>
                <c:pt idx="1040">
                  <c:v>29</c:v>
                </c:pt>
                <c:pt idx="1041">
                  <c:v>28</c:v>
                </c:pt>
                <c:pt idx="1042">
                  <c:v>25</c:v>
                </c:pt>
                <c:pt idx="1043">
                  <c:v>25</c:v>
                </c:pt>
                <c:pt idx="1044">
                  <c:v>32</c:v>
                </c:pt>
                <c:pt idx="1045">
                  <c:v>27</c:v>
                </c:pt>
                <c:pt idx="1046">
                  <c:v>24</c:v>
                </c:pt>
                <c:pt idx="1047">
                  <c:v>32</c:v>
                </c:pt>
                <c:pt idx="1048">
                  <c:v>29</c:v>
                </c:pt>
                <c:pt idx="1049">
                  <c:v>27</c:v>
                </c:pt>
                <c:pt idx="1050">
                  <c:v>25</c:v>
                </c:pt>
                <c:pt idx="1051">
                  <c:v>31</c:v>
                </c:pt>
                <c:pt idx="1052">
                  <c:v>29</c:v>
                </c:pt>
                <c:pt idx="1053">
                  <c:v>27</c:v>
                </c:pt>
                <c:pt idx="1054">
                  <c:v>34</c:v>
                </c:pt>
                <c:pt idx="1055">
                  <c:v>32</c:v>
                </c:pt>
                <c:pt idx="1056">
                  <c:v>31</c:v>
                </c:pt>
                <c:pt idx="1057">
                  <c:v>27</c:v>
                </c:pt>
                <c:pt idx="1058">
                  <c:v>25</c:v>
                </c:pt>
                <c:pt idx="1059">
                  <c:v>26</c:v>
                </c:pt>
                <c:pt idx="1060">
                  <c:v>29</c:v>
                </c:pt>
                <c:pt idx="1061">
                  <c:v>28</c:v>
                </c:pt>
                <c:pt idx="1062">
                  <c:v>26</c:v>
                </c:pt>
                <c:pt idx="1063">
                  <c:v>25</c:v>
                </c:pt>
                <c:pt idx="1064">
                  <c:v>31</c:v>
                </c:pt>
                <c:pt idx="1065">
                  <c:v>28</c:v>
                </c:pt>
                <c:pt idx="1066">
                  <c:v>27</c:v>
                </c:pt>
                <c:pt idx="1067">
                  <c:v>25</c:v>
                </c:pt>
                <c:pt idx="1068">
                  <c:v>31</c:v>
                </c:pt>
                <c:pt idx="1069">
                  <c:v>29</c:v>
                </c:pt>
                <c:pt idx="1070">
                  <c:v>26</c:v>
                </c:pt>
                <c:pt idx="1071">
                  <c:v>27</c:v>
                </c:pt>
                <c:pt idx="1072">
                  <c:v>24</c:v>
                </c:pt>
                <c:pt idx="1073">
                  <c:v>29</c:v>
                </c:pt>
                <c:pt idx="1074">
                  <c:v>27</c:v>
                </c:pt>
                <c:pt idx="1075">
                  <c:v>27</c:v>
                </c:pt>
                <c:pt idx="1076">
                  <c:v>30</c:v>
                </c:pt>
                <c:pt idx="1077">
                  <c:v>28</c:v>
                </c:pt>
                <c:pt idx="1078">
                  <c:v>27</c:v>
                </c:pt>
                <c:pt idx="1079">
                  <c:v>25</c:v>
                </c:pt>
                <c:pt idx="1080">
                  <c:v>31</c:v>
                </c:pt>
                <c:pt idx="1081">
                  <c:v>28</c:v>
                </c:pt>
                <c:pt idx="1082">
                  <c:v>28</c:v>
                </c:pt>
                <c:pt idx="1083">
                  <c:v>29</c:v>
                </c:pt>
                <c:pt idx="1084">
                  <c:v>25</c:v>
                </c:pt>
                <c:pt idx="1085">
                  <c:v>28</c:v>
                </c:pt>
                <c:pt idx="1086">
                  <c:v>27</c:v>
                </c:pt>
                <c:pt idx="1087">
                  <c:v>26</c:v>
                </c:pt>
                <c:pt idx="1088">
                  <c:v>31</c:v>
                </c:pt>
                <c:pt idx="1089">
                  <c:v>28</c:v>
                </c:pt>
                <c:pt idx="1090">
                  <c:v>30</c:v>
                </c:pt>
                <c:pt idx="1091">
                  <c:v>27</c:v>
                </c:pt>
                <c:pt idx="1092">
                  <c:v>32</c:v>
                </c:pt>
                <c:pt idx="1093">
                  <c:v>30</c:v>
                </c:pt>
                <c:pt idx="1094">
                  <c:v>29</c:v>
                </c:pt>
                <c:pt idx="1095">
                  <c:v>28</c:v>
                </c:pt>
                <c:pt idx="1096">
                  <c:v>26</c:v>
                </c:pt>
                <c:pt idx="1097">
                  <c:v>31</c:v>
                </c:pt>
                <c:pt idx="1098">
                  <c:v>28</c:v>
                </c:pt>
                <c:pt idx="1099">
                  <c:v>25</c:v>
                </c:pt>
                <c:pt idx="1100">
                  <c:v>32</c:v>
                </c:pt>
                <c:pt idx="1101">
                  <c:v>30</c:v>
                </c:pt>
                <c:pt idx="1102">
                  <c:v>26</c:v>
                </c:pt>
                <c:pt idx="1103">
                  <c:v>25</c:v>
                </c:pt>
                <c:pt idx="1104">
                  <c:v>32</c:v>
                </c:pt>
                <c:pt idx="1105">
                  <c:v>27</c:v>
                </c:pt>
                <c:pt idx="1106">
                  <c:v>25</c:v>
                </c:pt>
                <c:pt idx="1107">
                  <c:v>25</c:v>
                </c:pt>
                <c:pt idx="1108">
                  <c:v>30</c:v>
                </c:pt>
                <c:pt idx="1109">
                  <c:v>29</c:v>
                </c:pt>
                <c:pt idx="1110">
                  <c:v>25</c:v>
                </c:pt>
                <c:pt idx="1111">
                  <c:v>29</c:v>
                </c:pt>
                <c:pt idx="1112">
                  <c:v>27</c:v>
                </c:pt>
                <c:pt idx="1113">
                  <c:v>36</c:v>
                </c:pt>
                <c:pt idx="1114">
                  <c:v>25</c:v>
                </c:pt>
                <c:pt idx="1115">
                  <c:v>29</c:v>
                </c:pt>
                <c:pt idx="1116">
                  <c:v>26</c:v>
                </c:pt>
                <c:pt idx="1117">
                  <c:v>26</c:v>
                </c:pt>
                <c:pt idx="1118">
                  <c:v>31</c:v>
                </c:pt>
                <c:pt idx="1119">
                  <c:v>29</c:v>
                </c:pt>
                <c:pt idx="1120">
                  <c:v>27</c:v>
                </c:pt>
                <c:pt idx="1121">
                  <c:v>25</c:v>
                </c:pt>
                <c:pt idx="1122">
                  <c:v>29</c:v>
                </c:pt>
                <c:pt idx="1123">
                  <c:v>27</c:v>
                </c:pt>
                <c:pt idx="1124">
                  <c:v>26</c:v>
                </c:pt>
                <c:pt idx="1125">
                  <c:v>24</c:v>
                </c:pt>
                <c:pt idx="1126">
                  <c:v>30</c:v>
                </c:pt>
                <c:pt idx="1127">
                  <c:v>28</c:v>
                </c:pt>
                <c:pt idx="1128">
                  <c:v>26</c:v>
                </c:pt>
                <c:pt idx="1129">
                  <c:v>31</c:v>
                </c:pt>
                <c:pt idx="1130">
                  <c:v>29</c:v>
                </c:pt>
                <c:pt idx="1131">
                  <c:v>27</c:v>
                </c:pt>
                <c:pt idx="1132">
                  <c:v>26</c:v>
                </c:pt>
                <c:pt idx="1133">
                  <c:v>32</c:v>
                </c:pt>
                <c:pt idx="1134">
                  <c:v>27</c:v>
                </c:pt>
                <c:pt idx="1135">
                  <c:v>32</c:v>
                </c:pt>
                <c:pt idx="1136">
                  <c:v>24</c:v>
                </c:pt>
                <c:pt idx="1137">
                  <c:v>28</c:v>
                </c:pt>
                <c:pt idx="1138">
                  <c:v>27</c:v>
                </c:pt>
                <c:pt idx="1139">
                  <c:v>27</c:v>
                </c:pt>
                <c:pt idx="1140">
                  <c:v>30</c:v>
                </c:pt>
                <c:pt idx="1141">
                  <c:v>29</c:v>
                </c:pt>
                <c:pt idx="1142">
                  <c:v>27</c:v>
                </c:pt>
                <c:pt idx="1143">
                  <c:v>25</c:v>
                </c:pt>
                <c:pt idx="1144">
                  <c:v>30</c:v>
                </c:pt>
                <c:pt idx="1145">
                  <c:v>28</c:v>
                </c:pt>
                <c:pt idx="1146">
                  <c:v>26</c:v>
                </c:pt>
                <c:pt idx="1147">
                  <c:v>24</c:v>
                </c:pt>
                <c:pt idx="1148">
                  <c:v>25</c:v>
                </c:pt>
                <c:pt idx="1149">
                  <c:v>28</c:v>
                </c:pt>
                <c:pt idx="1150">
                  <c:v>28</c:v>
                </c:pt>
                <c:pt idx="1151">
                  <c:v>31</c:v>
                </c:pt>
                <c:pt idx="1152">
                  <c:v>35</c:v>
                </c:pt>
                <c:pt idx="1153">
                  <c:v>34</c:v>
                </c:pt>
                <c:pt idx="1154">
                  <c:v>34</c:v>
                </c:pt>
                <c:pt idx="1155">
                  <c:v>29</c:v>
                </c:pt>
                <c:pt idx="1156">
                  <c:v>28</c:v>
                </c:pt>
                <c:pt idx="1157">
                  <c:v>35</c:v>
                </c:pt>
                <c:pt idx="1158">
                  <c:v>32</c:v>
                </c:pt>
                <c:pt idx="1159">
                  <c:v>29</c:v>
                </c:pt>
                <c:pt idx="1160">
                  <c:v>26</c:v>
                </c:pt>
                <c:pt idx="1161">
                  <c:v>33</c:v>
                </c:pt>
                <c:pt idx="1162">
                  <c:v>27</c:v>
                </c:pt>
                <c:pt idx="1163">
                  <c:v>26</c:v>
                </c:pt>
                <c:pt idx="1164">
                  <c:v>30</c:v>
                </c:pt>
                <c:pt idx="1165">
                  <c:v>27</c:v>
                </c:pt>
                <c:pt idx="1166">
                  <c:v>27</c:v>
                </c:pt>
                <c:pt idx="1167">
                  <c:v>32</c:v>
                </c:pt>
                <c:pt idx="1168">
                  <c:v>28</c:v>
                </c:pt>
                <c:pt idx="1169">
                  <c:v>27</c:v>
                </c:pt>
                <c:pt idx="1170">
                  <c:v>26</c:v>
                </c:pt>
                <c:pt idx="1171">
                  <c:v>30</c:v>
                </c:pt>
                <c:pt idx="1172">
                  <c:v>29</c:v>
                </c:pt>
                <c:pt idx="1173">
                  <c:v>27</c:v>
                </c:pt>
                <c:pt idx="1174">
                  <c:v>25</c:v>
                </c:pt>
                <c:pt idx="1175">
                  <c:v>29</c:v>
                </c:pt>
                <c:pt idx="1176">
                  <c:v>29</c:v>
                </c:pt>
                <c:pt idx="1177">
                  <c:v>25</c:v>
                </c:pt>
                <c:pt idx="1178">
                  <c:v>24</c:v>
                </c:pt>
                <c:pt idx="1179">
                  <c:v>28</c:v>
                </c:pt>
                <c:pt idx="1180">
                  <c:v>28</c:v>
                </c:pt>
                <c:pt idx="1181">
                  <c:v>26</c:v>
                </c:pt>
                <c:pt idx="1182">
                  <c:v>30</c:v>
                </c:pt>
                <c:pt idx="1183">
                  <c:v>29</c:v>
                </c:pt>
                <c:pt idx="1184">
                  <c:v>27</c:v>
                </c:pt>
                <c:pt idx="1185">
                  <c:v>31</c:v>
                </c:pt>
                <c:pt idx="1186">
                  <c:v>29</c:v>
                </c:pt>
                <c:pt idx="1187">
                  <c:v>26</c:v>
                </c:pt>
                <c:pt idx="1188">
                  <c:v>27</c:v>
                </c:pt>
                <c:pt idx="1189">
                  <c:v>24</c:v>
                </c:pt>
                <c:pt idx="1190">
                  <c:v>30</c:v>
                </c:pt>
                <c:pt idx="1191">
                  <c:v>29</c:v>
                </c:pt>
                <c:pt idx="1192">
                  <c:v>28</c:v>
                </c:pt>
                <c:pt idx="1193">
                  <c:v>32</c:v>
                </c:pt>
                <c:pt idx="1194">
                  <c:v>32</c:v>
                </c:pt>
                <c:pt idx="1195">
                  <c:v>28</c:v>
                </c:pt>
                <c:pt idx="1196">
                  <c:v>26</c:v>
                </c:pt>
                <c:pt idx="1197">
                  <c:v>28</c:v>
                </c:pt>
                <c:pt idx="1198">
                  <c:v>29</c:v>
                </c:pt>
                <c:pt idx="1199">
                  <c:v>28</c:v>
                </c:pt>
                <c:pt idx="1200">
                  <c:v>26</c:v>
                </c:pt>
                <c:pt idx="1201">
                  <c:v>24</c:v>
                </c:pt>
                <c:pt idx="1202">
                  <c:v>29</c:v>
                </c:pt>
                <c:pt idx="1203">
                  <c:v>28</c:v>
                </c:pt>
                <c:pt idx="1204">
                  <c:v>27</c:v>
                </c:pt>
                <c:pt idx="1205">
                  <c:v>32</c:v>
                </c:pt>
                <c:pt idx="1206">
                  <c:v>31</c:v>
                </c:pt>
                <c:pt idx="1207">
                  <c:v>28</c:v>
                </c:pt>
                <c:pt idx="1208">
                  <c:v>25</c:v>
                </c:pt>
                <c:pt idx="1209">
                  <c:v>24</c:v>
                </c:pt>
                <c:pt idx="1210">
                  <c:v>28</c:v>
                </c:pt>
                <c:pt idx="1211">
                  <c:v>28</c:v>
                </c:pt>
                <c:pt idx="1212">
                  <c:v>26</c:v>
                </c:pt>
                <c:pt idx="1213">
                  <c:v>30</c:v>
                </c:pt>
                <c:pt idx="1214">
                  <c:v>30</c:v>
                </c:pt>
                <c:pt idx="1215">
                  <c:v>28</c:v>
                </c:pt>
                <c:pt idx="1216">
                  <c:v>27</c:v>
                </c:pt>
                <c:pt idx="1217">
                  <c:v>25</c:v>
                </c:pt>
                <c:pt idx="1218">
                  <c:v>30</c:v>
                </c:pt>
                <c:pt idx="1219">
                  <c:v>27</c:v>
                </c:pt>
                <c:pt idx="1220">
                  <c:v>26</c:v>
                </c:pt>
                <c:pt idx="1221">
                  <c:v>30</c:v>
                </c:pt>
                <c:pt idx="1222">
                  <c:v>29</c:v>
                </c:pt>
                <c:pt idx="1223">
                  <c:v>27</c:v>
                </c:pt>
                <c:pt idx="1224">
                  <c:v>24</c:v>
                </c:pt>
                <c:pt idx="1225">
                  <c:v>29</c:v>
                </c:pt>
                <c:pt idx="1226">
                  <c:v>28</c:v>
                </c:pt>
                <c:pt idx="1227">
                  <c:v>32</c:v>
                </c:pt>
                <c:pt idx="1228">
                  <c:v>30</c:v>
                </c:pt>
                <c:pt idx="1229">
                  <c:v>27</c:v>
                </c:pt>
                <c:pt idx="1230">
                  <c:v>26</c:v>
                </c:pt>
                <c:pt idx="1231">
                  <c:v>25</c:v>
                </c:pt>
                <c:pt idx="1232">
                  <c:v>29</c:v>
                </c:pt>
                <c:pt idx="1233">
                  <c:v>28</c:v>
                </c:pt>
                <c:pt idx="1234">
                  <c:v>27</c:v>
                </c:pt>
                <c:pt idx="1235">
                  <c:v>25</c:v>
                </c:pt>
                <c:pt idx="1236">
                  <c:v>31</c:v>
                </c:pt>
                <c:pt idx="1237">
                  <c:v>29</c:v>
                </c:pt>
                <c:pt idx="1238">
                  <c:v>26</c:v>
                </c:pt>
                <c:pt idx="1239">
                  <c:v>25</c:v>
                </c:pt>
                <c:pt idx="1240">
                  <c:v>32</c:v>
                </c:pt>
                <c:pt idx="1241">
                  <c:v>23</c:v>
                </c:pt>
                <c:pt idx="1242">
                  <c:v>28</c:v>
                </c:pt>
                <c:pt idx="1243">
                  <c:v>25</c:v>
                </c:pt>
                <c:pt idx="1244">
                  <c:v>29</c:v>
                </c:pt>
                <c:pt idx="1245">
                  <c:v>29</c:v>
                </c:pt>
                <c:pt idx="1246">
                  <c:v>27</c:v>
                </c:pt>
                <c:pt idx="1247">
                  <c:v>25</c:v>
                </c:pt>
                <c:pt idx="1248">
                  <c:v>29</c:v>
                </c:pt>
                <c:pt idx="1249">
                  <c:v>31</c:v>
                </c:pt>
                <c:pt idx="1250">
                  <c:v>27</c:v>
                </c:pt>
                <c:pt idx="1251">
                  <c:v>26</c:v>
                </c:pt>
                <c:pt idx="1252">
                  <c:v>24</c:v>
                </c:pt>
                <c:pt idx="1253">
                  <c:v>28</c:v>
                </c:pt>
                <c:pt idx="1254">
                  <c:v>27</c:v>
                </c:pt>
                <c:pt idx="1255">
                  <c:v>25</c:v>
                </c:pt>
                <c:pt idx="1256">
                  <c:v>24</c:v>
                </c:pt>
                <c:pt idx="1257">
                  <c:v>29</c:v>
                </c:pt>
                <c:pt idx="1258">
                  <c:v>27</c:v>
                </c:pt>
                <c:pt idx="1259">
                  <c:v>26</c:v>
                </c:pt>
                <c:pt idx="1260">
                  <c:v>25</c:v>
                </c:pt>
                <c:pt idx="1261">
                  <c:v>28</c:v>
                </c:pt>
                <c:pt idx="1262">
                  <c:v>27</c:v>
                </c:pt>
                <c:pt idx="1263">
                  <c:v>26</c:v>
                </c:pt>
                <c:pt idx="1264">
                  <c:v>24</c:v>
                </c:pt>
                <c:pt idx="1265">
                  <c:v>28</c:v>
                </c:pt>
                <c:pt idx="1266">
                  <c:v>27</c:v>
                </c:pt>
                <c:pt idx="1267">
                  <c:v>25</c:v>
                </c:pt>
                <c:pt idx="1268">
                  <c:v>28</c:v>
                </c:pt>
                <c:pt idx="1269">
                  <c:v>29</c:v>
                </c:pt>
                <c:pt idx="1270">
                  <c:v>30</c:v>
                </c:pt>
                <c:pt idx="1271">
                  <c:v>25</c:v>
                </c:pt>
                <c:pt idx="1272">
                  <c:v>29</c:v>
                </c:pt>
                <c:pt idx="1273">
                  <c:v>29</c:v>
                </c:pt>
                <c:pt idx="1274">
                  <c:v>27</c:v>
                </c:pt>
                <c:pt idx="1275">
                  <c:v>31</c:v>
                </c:pt>
                <c:pt idx="1276">
                  <c:v>29</c:v>
                </c:pt>
                <c:pt idx="1277">
                  <c:v>28</c:v>
                </c:pt>
                <c:pt idx="1278">
                  <c:v>26</c:v>
                </c:pt>
                <c:pt idx="1279">
                  <c:v>29</c:v>
                </c:pt>
                <c:pt idx="1280">
                  <c:v>30</c:v>
                </c:pt>
                <c:pt idx="1281">
                  <c:v>27</c:v>
                </c:pt>
                <c:pt idx="1282">
                  <c:v>26</c:v>
                </c:pt>
                <c:pt idx="1283">
                  <c:v>29</c:v>
                </c:pt>
                <c:pt idx="1284">
                  <c:v>27</c:v>
                </c:pt>
                <c:pt idx="1285">
                  <c:v>32</c:v>
                </c:pt>
                <c:pt idx="1286">
                  <c:v>25</c:v>
                </c:pt>
                <c:pt idx="1287">
                  <c:v>30</c:v>
                </c:pt>
                <c:pt idx="1288">
                  <c:v>27</c:v>
                </c:pt>
                <c:pt idx="1289">
                  <c:v>27</c:v>
                </c:pt>
                <c:pt idx="1290">
                  <c:v>25</c:v>
                </c:pt>
                <c:pt idx="1291">
                  <c:v>30</c:v>
                </c:pt>
                <c:pt idx="1292">
                  <c:v>27</c:v>
                </c:pt>
                <c:pt idx="1293">
                  <c:v>26</c:v>
                </c:pt>
                <c:pt idx="1294">
                  <c:v>29</c:v>
                </c:pt>
                <c:pt idx="1295">
                  <c:v>27</c:v>
                </c:pt>
                <c:pt idx="1296">
                  <c:v>28</c:v>
                </c:pt>
                <c:pt idx="1297">
                  <c:v>25</c:v>
                </c:pt>
                <c:pt idx="1298">
                  <c:v>30</c:v>
                </c:pt>
                <c:pt idx="1299">
                  <c:v>28</c:v>
                </c:pt>
                <c:pt idx="1300">
                  <c:v>34</c:v>
                </c:pt>
                <c:pt idx="1301">
                  <c:v>25</c:v>
                </c:pt>
                <c:pt idx="1302">
                  <c:v>29</c:v>
                </c:pt>
                <c:pt idx="1303">
                  <c:v>27</c:v>
                </c:pt>
                <c:pt idx="1304">
                  <c:v>33</c:v>
                </c:pt>
                <c:pt idx="1305">
                  <c:v>25</c:v>
                </c:pt>
                <c:pt idx="1306">
                  <c:v>29</c:v>
                </c:pt>
                <c:pt idx="1307">
                  <c:v>29</c:v>
                </c:pt>
                <c:pt idx="1308">
                  <c:v>26</c:v>
                </c:pt>
                <c:pt idx="1309">
                  <c:v>25</c:v>
                </c:pt>
                <c:pt idx="1310">
                  <c:v>29</c:v>
                </c:pt>
                <c:pt idx="1311">
                  <c:v>29</c:v>
                </c:pt>
                <c:pt idx="1312">
                  <c:v>27</c:v>
                </c:pt>
                <c:pt idx="1313">
                  <c:v>25</c:v>
                </c:pt>
                <c:pt idx="1314">
                  <c:v>31</c:v>
                </c:pt>
                <c:pt idx="1315">
                  <c:v>29</c:v>
                </c:pt>
                <c:pt idx="1316">
                  <c:v>28</c:v>
                </c:pt>
                <c:pt idx="1317">
                  <c:v>26</c:v>
                </c:pt>
                <c:pt idx="1318">
                  <c:v>31</c:v>
                </c:pt>
                <c:pt idx="1319">
                  <c:v>34</c:v>
                </c:pt>
                <c:pt idx="1320">
                  <c:v>32</c:v>
                </c:pt>
                <c:pt idx="1321">
                  <c:v>24</c:v>
                </c:pt>
                <c:pt idx="1322">
                  <c:v>30</c:v>
                </c:pt>
                <c:pt idx="1323">
                  <c:v>26</c:v>
                </c:pt>
                <c:pt idx="1324">
                  <c:v>25</c:v>
                </c:pt>
                <c:pt idx="1325">
                  <c:v>30</c:v>
                </c:pt>
                <c:pt idx="1326">
                  <c:v>29</c:v>
                </c:pt>
                <c:pt idx="1327">
                  <c:v>28</c:v>
                </c:pt>
                <c:pt idx="1328">
                  <c:v>25</c:v>
                </c:pt>
                <c:pt idx="1329">
                  <c:v>24</c:v>
                </c:pt>
                <c:pt idx="1330">
                  <c:v>27</c:v>
                </c:pt>
                <c:pt idx="1331">
                  <c:v>28</c:v>
                </c:pt>
                <c:pt idx="1332">
                  <c:v>32</c:v>
                </c:pt>
                <c:pt idx="1333">
                  <c:v>31</c:v>
                </c:pt>
                <c:pt idx="1334">
                  <c:v>29</c:v>
                </c:pt>
                <c:pt idx="1335">
                  <c:v>27</c:v>
                </c:pt>
                <c:pt idx="1336">
                  <c:v>27</c:v>
                </c:pt>
                <c:pt idx="1337">
                  <c:v>32</c:v>
                </c:pt>
                <c:pt idx="1338">
                  <c:v>28</c:v>
                </c:pt>
                <c:pt idx="1339">
                  <c:v>27</c:v>
                </c:pt>
                <c:pt idx="1340">
                  <c:v>26</c:v>
                </c:pt>
                <c:pt idx="1341">
                  <c:v>25</c:v>
                </c:pt>
                <c:pt idx="1342">
                  <c:v>29</c:v>
                </c:pt>
                <c:pt idx="1343">
                  <c:v>34</c:v>
                </c:pt>
                <c:pt idx="1344">
                  <c:v>25</c:v>
                </c:pt>
                <c:pt idx="1345">
                  <c:v>28</c:v>
                </c:pt>
                <c:pt idx="1346">
                  <c:v>29</c:v>
                </c:pt>
                <c:pt idx="1347">
                  <c:v>30</c:v>
                </c:pt>
                <c:pt idx="1348">
                  <c:v>25</c:v>
                </c:pt>
                <c:pt idx="1349">
                  <c:v>31</c:v>
                </c:pt>
                <c:pt idx="1350">
                  <c:v>28</c:v>
                </c:pt>
                <c:pt idx="1351">
                  <c:v>36</c:v>
                </c:pt>
                <c:pt idx="1352">
                  <c:v>24</c:v>
                </c:pt>
                <c:pt idx="1353">
                  <c:v>30</c:v>
                </c:pt>
                <c:pt idx="1354">
                  <c:v>28</c:v>
                </c:pt>
                <c:pt idx="1355">
                  <c:v>28</c:v>
                </c:pt>
                <c:pt idx="1356">
                  <c:v>27</c:v>
                </c:pt>
                <c:pt idx="1357">
                  <c:v>25</c:v>
                </c:pt>
                <c:pt idx="1358">
                  <c:v>29</c:v>
                </c:pt>
                <c:pt idx="1359">
                  <c:v>26</c:v>
                </c:pt>
                <c:pt idx="1360">
                  <c:v>25</c:v>
                </c:pt>
                <c:pt idx="1361">
                  <c:v>24</c:v>
                </c:pt>
                <c:pt idx="1362">
                  <c:v>29</c:v>
                </c:pt>
                <c:pt idx="1363">
                  <c:v>41</c:v>
                </c:pt>
                <c:pt idx="1364">
                  <c:v>25</c:v>
                </c:pt>
                <c:pt idx="1365">
                  <c:v>33</c:v>
                </c:pt>
                <c:pt idx="1366">
                  <c:v>31</c:v>
                </c:pt>
                <c:pt idx="1367">
                  <c:v>29</c:v>
                </c:pt>
                <c:pt idx="1368">
                  <c:v>25</c:v>
                </c:pt>
                <c:pt idx="1369">
                  <c:v>30</c:v>
                </c:pt>
                <c:pt idx="1370">
                  <c:v>30</c:v>
                </c:pt>
                <c:pt idx="1371">
                  <c:v>28</c:v>
                </c:pt>
                <c:pt idx="1372">
                  <c:v>33</c:v>
                </c:pt>
                <c:pt idx="1373">
                  <c:v>29</c:v>
                </c:pt>
                <c:pt idx="1374">
                  <c:v>29</c:v>
                </c:pt>
                <c:pt idx="1375">
                  <c:v>27</c:v>
                </c:pt>
                <c:pt idx="1376">
                  <c:v>26</c:v>
                </c:pt>
                <c:pt idx="1377">
                  <c:v>31</c:v>
                </c:pt>
                <c:pt idx="1378">
                  <c:v>30</c:v>
                </c:pt>
                <c:pt idx="1379">
                  <c:v>27</c:v>
                </c:pt>
                <c:pt idx="1380">
                  <c:v>25</c:v>
                </c:pt>
                <c:pt idx="1381">
                  <c:v>31</c:v>
                </c:pt>
                <c:pt idx="1382">
                  <c:v>29</c:v>
                </c:pt>
                <c:pt idx="1383">
                  <c:v>28</c:v>
                </c:pt>
                <c:pt idx="1384">
                  <c:v>24</c:v>
                </c:pt>
                <c:pt idx="1385">
                  <c:v>24</c:v>
                </c:pt>
                <c:pt idx="1386">
                  <c:v>29</c:v>
                </c:pt>
                <c:pt idx="1387">
                  <c:v>27</c:v>
                </c:pt>
                <c:pt idx="1388">
                  <c:v>24</c:v>
                </c:pt>
                <c:pt idx="1389">
                  <c:v>24</c:v>
                </c:pt>
                <c:pt idx="1390">
                  <c:v>29</c:v>
                </c:pt>
                <c:pt idx="1391">
                  <c:v>28</c:v>
                </c:pt>
                <c:pt idx="1392">
                  <c:v>25</c:v>
                </c:pt>
                <c:pt idx="1393">
                  <c:v>23</c:v>
                </c:pt>
                <c:pt idx="1394">
                  <c:v>30</c:v>
                </c:pt>
                <c:pt idx="1395">
                  <c:v>28</c:v>
                </c:pt>
                <c:pt idx="1396">
                  <c:v>27</c:v>
                </c:pt>
                <c:pt idx="1397">
                  <c:v>25</c:v>
                </c:pt>
                <c:pt idx="1398">
                  <c:v>30</c:v>
                </c:pt>
                <c:pt idx="1399">
                  <c:v>29</c:v>
                </c:pt>
                <c:pt idx="1400">
                  <c:v>27</c:v>
                </c:pt>
                <c:pt idx="1401">
                  <c:v>24</c:v>
                </c:pt>
                <c:pt idx="1402">
                  <c:v>30</c:v>
                </c:pt>
                <c:pt idx="1403">
                  <c:v>28</c:v>
                </c:pt>
                <c:pt idx="1404">
                  <c:v>27</c:v>
                </c:pt>
                <c:pt idx="1405">
                  <c:v>31</c:v>
                </c:pt>
                <c:pt idx="1406">
                  <c:v>29</c:v>
                </c:pt>
                <c:pt idx="1407">
                  <c:v>27</c:v>
                </c:pt>
                <c:pt idx="1408">
                  <c:v>26</c:v>
                </c:pt>
                <c:pt idx="1409">
                  <c:v>24</c:v>
                </c:pt>
                <c:pt idx="1410">
                  <c:v>30</c:v>
                </c:pt>
                <c:pt idx="1411">
                  <c:v>28</c:v>
                </c:pt>
                <c:pt idx="1412">
                  <c:v>27</c:v>
                </c:pt>
                <c:pt idx="1413">
                  <c:v>30</c:v>
                </c:pt>
                <c:pt idx="1414">
                  <c:v>29</c:v>
                </c:pt>
                <c:pt idx="1415">
                  <c:v>28</c:v>
                </c:pt>
                <c:pt idx="1416">
                  <c:v>36</c:v>
                </c:pt>
                <c:pt idx="1417">
                  <c:v>26</c:v>
                </c:pt>
                <c:pt idx="1418">
                  <c:v>29</c:v>
                </c:pt>
                <c:pt idx="1419">
                  <c:v>27</c:v>
                </c:pt>
                <c:pt idx="1420">
                  <c:v>27</c:v>
                </c:pt>
                <c:pt idx="1421">
                  <c:v>32</c:v>
                </c:pt>
                <c:pt idx="1422">
                  <c:v>30</c:v>
                </c:pt>
                <c:pt idx="1423">
                  <c:v>29</c:v>
                </c:pt>
                <c:pt idx="1424">
                  <c:v>27</c:v>
                </c:pt>
                <c:pt idx="1425">
                  <c:v>26</c:v>
                </c:pt>
                <c:pt idx="1426">
                  <c:v>29</c:v>
                </c:pt>
                <c:pt idx="1427">
                  <c:v>29</c:v>
                </c:pt>
                <c:pt idx="1428">
                  <c:v>28</c:v>
                </c:pt>
                <c:pt idx="1429">
                  <c:v>26</c:v>
                </c:pt>
                <c:pt idx="1430">
                  <c:v>28</c:v>
                </c:pt>
                <c:pt idx="1431">
                  <c:v>28</c:v>
                </c:pt>
                <c:pt idx="1432">
                  <c:v>27</c:v>
                </c:pt>
                <c:pt idx="1433">
                  <c:v>25</c:v>
                </c:pt>
                <c:pt idx="1434">
                  <c:v>23</c:v>
                </c:pt>
                <c:pt idx="1435">
                  <c:v>28</c:v>
                </c:pt>
                <c:pt idx="1436">
                  <c:v>27</c:v>
                </c:pt>
                <c:pt idx="1437">
                  <c:v>26</c:v>
                </c:pt>
                <c:pt idx="1438">
                  <c:v>23</c:v>
                </c:pt>
                <c:pt idx="1439">
                  <c:v>29</c:v>
                </c:pt>
                <c:pt idx="1440">
                  <c:v>27</c:v>
                </c:pt>
                <c:pt idx="1441">
                  <c:v>26</c:v>
                </c:pt>
                <c:pt idx="1442">
                  <c:v>25</c:v>
                </c:pt>
                <c:pt idx="1443">
                  <c:v>29</c:v>
                </c:pt>
                <c:pt idx="1444">
                  <c:v>27</c:v>
                </c:pt>
                <c:pt idx="1445">
                  <c:v>26</c:v>
                </c:pt>
                <c:pt idx="1446">
                  <c:v>24</c:v>
                </c:pt>
                <c:pt idx="1447">
                  <c:v>29</c:v>
                </c:pt>
                <c:pt idx="1448">
                  <c:v>28</c:v>
                </c:pt>
                <c:pt idx="1449">
                  <c:v>25</c:v>
                </c:pt>
                <c:pt idx="1450">
                  <c:v>25</c:v>
                </c:pt>
                <c:pt idx="1451">
                  <c:v>29</c:v>
                </c:pt>
                <c:pt idx="1452">
                  <c:v>27</c:v>
                </c:pt>
                <c:pt idx="1453">
                  <c:v>26</c:v>
                </c:pt>
                <c:pt idx="1454">
                  <c:v>25</c:v>
                </c:pt>
                <c:pt idx="1455">
                  <c:v>29</c:v>
                </c:pt>
                <c:pt idx="1456">
                  <c:v>28</c:v>
                </c:pt>
                <c:pt idx="1457">
                  <c:v>26</c:v>
                </c:pt>
                <c:pt idx="1458">
                  <c:v>25</c:v>
                </c:pt>
                <c:pt idx="1459">
                  <c:v>29</c:v>
                </c:pt>
                <c:pt idx="1460">
                  <c:v>27</c:v>
                </c:pt>
                <c:pt idx="1461">
                  <c:v>27</c:v>
                </c:pt>
                <c:pt idx="1462">
                  <c:v>24</c:v>
                </c:pt>
                <c:pt idx="1463">
                  <c:v>29</c:v>
                </c:pt>
                <c:pt idx="1464">
                  <c:v>26</c:v>
                </c:pt>
                <c:pt idx="1465">
                  <c:v>27</c:v>
                </c:pt>
                <c:pt idx="1466">
                  <c:v>25</c:v>
                </c:pt>
                <c:pt idx="1467">
                  <c:v>30</c:v>
                </c:pt>
                <c:pt idx="1468">
                  <c:v>28</c:v>
                </c:pt>
                <c:pt idx="1469">
                  <c:v>27</c:v>
                </c:pt>
                <c:pt idx="1470">
                  <c:v>25</c:v>
                </c:pt>
                <c:pt idx="1471">
                  <c:v>30</c:v>
                </c:pt>
                <c:pt idx="1472">
                  <c:v>26</c:v>
                </c:pt>
                <c:pt idx="1473">
                  <c:v>33</c:v>
                </c:pt>
                <c:pt idx="1474">
                  <c:v>32</c:v>
                </c:pt>
                <c:pt idx="1475">
                  <c:v>29</c:v>
                </c:pt>
                <c:pt idx="1476">
                  <c:v>28</c:v>
                </c:pt>
                <c:pt idx="1477">
                  <c:v>28</c:v>
                </c:pt>
                <c:pt idx="1478">
                  <c:v>29</c:v>
                </c:pt>
                <c:pt idx="1479">
                  <c:v>29</c:v>
                </c:pt>
                <c:pt idx="1480">
                  <c:v>28</c:v>
                </c:pt>
                <c:pt idx="1481">
                  <c:v>34</c:v>
                </c:pt>
                <c:pt idx="1482">
                  <c:v>26</c:v>
                </c:pt>
                <c:pt idx="1483">
                  <c:v>30</c:v>
                </c:pt>
                <c:pt idx="1484">
                  <c:v>30</c:v>
                </c:pt>
                <c:pt idx="1485">
                  <c:v>27</c:v>
                </c:pt>
                <c:pt idx="1486">
                  <c:v>26</c:v>
                </c:pt>
                <c:pt idx="1487">
                  <c:v>29</c:v>
                </c:pt>
                <c:pt idx="1488">
                  <c:v>29</c:v>
                </c:pt>
                <c:pt idx="1489">
                  <c:v>29</c:v>
                </c:pt>
                <c:pt idx="1490">
                  <c:v>25</c:v>
                </c:pt>
                <c:pt idx="1491">
                  <c:v>30</c:v>
                </c:pt>
                <c:pt idx="1492">
                  <c:v>28</c:v>
                </c:pt>
                <c:pt idx="1493">
                  <c:v>28</c:v>
                </c:pt>
                <c:pt idx="1494">
                  <c:v>25</c:v>
                </c:pt>
                <c:pt idx="1495">
                  <c:v>30</c:v>
                </c:pt>
                <c:pt idx="1496">
                  <c:v>30</c:v>
                </c:pt>
                <c:pt idx="1497">
                  <c:v>28</c:v>
                </c:pt>
                <c:pt idx="1498">
                  <c:v>26</c:v>
                </c:pt>
                <c:pt idx="1499">
                  <c:v>28</c:v>
                </c:pt>
              </c:numCache>
            </c:numRef>
          </c:val>
          <c:smooth val="0"/>
        </c:ser>
        <c:dLbls>
          <c:showLegendKey val="0"/>
          <c:showVal val="0"/>
          <c:showCatName val="0"/>
          <c:showSerName val="0"/>
          <c:showPercent val="0"/>
          <c:showBubbleSize val="0"/>
        </c:dLbls>
        <c:smooth val="0"/>
        <c:axId val="268086032"/>
        <c:axId val="268088832"/>
      </c:lineChart>
      <c:catAx>
        <c:axId val="268086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Times New Roman" panose="02020603050405020304" pitchFamily="18" charset="0"/>
                  </a:defRPr>
                </a:pPr>
                <a:r>
                  <a:rPr lang="en-US" sz="1000">
                    <a:latin typeface="+mj-lt"/>
                    <a:cs typeface="Times New Roman" panose="02020603050405020304" pitchFamily="18" charset="0"/>
                  </a:rPr>
                  <a:t>Messages over 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Times New Roman" panose="02020603050405020304" pitchFamily="18" charset="0"/>
                </a:defRPr>
              </a:pPr>
              <a:endParaRPr lang="en-US"/>
            </a:p>
          </c:txPr>
        </c:title>
        <c:majorTickMark val="none"/>
        <c:minorTickMark val="none"/>
        <c:tickLblPos val="none"/>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8088832"/>
        <c:crosses val="autoZero"/>
        <c:auto val="1"/>
        <c:lblAlgn val="ctr"/>
        <c:lblOffset val="100"/>
        <c:noMultiLvlLbl val="0"/>
      </c:catAx>
      <c:valAx>
        <c:axId val="268088832"/>
        <c:scaling>
          <c:orientation val="minMax"/>
          <c:max val="52"/>
          <c:min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i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8086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91561B8-0FDF-4ACC-8665-6512F700B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384</Words>
  <Characters>4208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un</dc:creator>
  <cp:keywords/>
  <dc:description/>
  <cp:lastModifiedBy>supun</cp:lastModifiedBy>
  <cp:revision>2</cp:revision>
  <dcterms:created xsi:type="dcterms:W3CDTF">2015-06-21T00:14:00Z</dcterms:created>
  <dcterms:modified xsi:type="dcterms:W3CDTF">2015-06-21T00:14:00Z</dcterms:modified>
</cp:coreProperties>
</file>